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267D" w:rsidRDefault="004B54A0" w:rsidP="00B6267D">
      <w:pPr>
        <w:jc w:val="center"/>
        <w:rPr>
          <w:b/>
        </w:rPr>
      </w:pPr>
      <w:bookmarkStart w:id="0" w:name="_GoBack"/>
      <w:bookmarkEnd w:id="0"/>
      <w:r w:rsidRPr="00925040">
        <w:rPr>
          <w:b/>
        </w:rPr>
        <w:t>Chapter 2</w:t>
      </w:r>
    </w:p>
    <w:p w:rsidR="00B6267D" w:rsidRDefault="00B6267D" w:rsidP="00B6267D">
      <w:pPr>
        <w:jc w:val="center"/>
        <w:rPr>
          <w:b/>
        </w:rPr>
      </w:pPr>
    </w:p>
    <w:p w:rsidR="00B6267D" w:rsidRDefault="004B54A0" w:rsidP="00B6267D">
      <w:pPr>
        <w:jc w:val="center"/>
        <w:rPr>
          <w:b/>
        </w:rPr>
      </w:pPr>
      <w:r w:rsidRPr="00925040">
        <w:rPr>
          <w:b/>
        </w:rPr>
        <w:t>CONCEPTUAL FRAMEWORK</w:t>
      </w:r>
    </w:p>
    <w:p w:rsidR="00B6267D" w:rsidRDefault="00B6267D" w:rsidP="00B6267D">
      <w:pPr>
        <w:spacing w:line="480" w:lineRule="auto"/>
        <w:ind w:firstLine="720"/>
        <w:rPr>
          <w:szCs w:val="23"/>
        </w:rPr>
      </w:pPr>
    </w:p>
    <w:p w:rsidR="00B6267D" w:rsidRDefault="004B54A0" w:rsidP="00B6267D">
      <w:pPr>
        <w:spacing w:line="480" w:lineRule="auto"/>
        <w:ind w:firstLine="720"/>
        <w:jc w:val="both"/>
        <w:rPr>
          <w:szCs w:val="23"/>
        </w:rPr>
      </w:pPr>
      <w:r w:rsidRPr="00546EAE">
        <w:rPr>
          <w:szCs w:val="23"/>
        </w:rPr>
        <w:t xml:space="preserve">This chapter presents the review of </w:t>
      </w:r>
      <w:r>
        <w:rPr>
          <w:szCs w:val="23"/>
        </w:rPr>
        <w:t>previous</w:t>
      </w:r>
      <w:r w:rsidRPr="00546EAE">
        <w:rPr>
          <w:szCs w:val="23"/>
        </w:rPr>
        <w:t xml:space="preserve"> literature</w:t>
      </w:r>
      <w:r w:rsidR="00AB716A">
        <w:rPr>
          <w:szCs w:val="23"/>
        </w:rPr>
        <w:t>s</w:t>
      </w:r>
      <w:r w:rsidRPr="00546EAE">
        <w:rPr>
          <w:szCs w:val="23"/>
        </w:rPr>
        <w:t xml:space="preserve"> and studies</w:t>
      </w:r>
      <w:r>
        <w:rPr>
          <w:szCs w:val="23"/>
        </w:rPr>
        <w:t xml:space="preserve"> related to Instant Messaging applications</w:t>
      </w:r>
      <w:r w:rsidR="00B85575">
        <w:rPr>
          <w:szCs w:val="23"/>
        </w:rPr>
        <w:t>.</w:t>
      </w:r>
      <w:r w:rsidRPr="00546EAE">
        <w:rPr>
          <w:szCs w:val="23"/>
        </w:rPr>
        <w:t xml:space="preserve"> </w:t>
      </w:r>
      <w:r w:rsidR="00B85575">
        <w:rPr>
          <w:szCs w:val="23"/>
        </w:rPr>
        <w:t>It explores</w:t>
      </w:r>
      <w:r w:rsidRPr="00546EAE">
        <w:rPr>
          <w:szCs w:val="23"/>
        </w:rPr>
        <w:t xml:space="preserve"> the </w:t>
      </w:r>
      <w:r w:rsidR="00516C55">
        <w:rPr>
          <w:szCs w:val="23"/>
        </w:rPr>
        <w:t>earlier developments,</w:t>
      </w:r>
      <w:r>
        <w:rPr>
          <w:szCs w:val="23"/>
        </w:rPr>
        <w:t xml:space="preserve"> </w:t>
      </w:r>
      <w:r w:rsidR="00516C55">
        <w:rPr>
          <w:szCs w:val="23"/>
        </w:rPr>
        <w:t xml:space="preserve">previous research, </w:t>
      </w:r>
      <w:r w:rsidR="00B85575">
        <w:rPr>
          <w:szCs w:val="23"/>
        </w:rPr>
        <w:t xml:space="preserve">and </w:t>
      </w:r>
      <w:r w:rsidR="00516C55">
        <w:rPr>
          <w:szCs w:val="23"/>
        </w:rPr>
        <w:t>existing technologies</w:t>
      </w:r>
      <w:r w:rsidR="00B85575">
        <w:rPr>
          <w:szCs w:val="23"/>
        </w:rPr>
        <w:t xml:space="preserve"> </w:t>
      </w:r>
      <w:r>
        <w:rPr>
          <w:szCs w:val="23"/>
        </w:rPr>
        <w:t>leading to the development of a prototype cryptographic IM (CIM)</w:t>
      </w:r>
      <w:r w:rsidRPr="00546EAE">
        <w:rPr>
          <w:szCs w:val="23"/>
        </w:rPr>
        <w:t>. It includes the</w:t>
      </w:r>
      <w:r>
        <w:rPr>
          <w:szCs w:val="23"/>
        </w:rPr>
        <w:t xml:space="preserve"> </w:t>
      </w:r>
      <w:r w:rsidRPr="00546EAE">
        <w:rPr>
          <w:szCs w:val="23"/>
        </w:rPr>
        <w:t>operational definition of terms</w:t>
      </w:r>
      <w:r>
        <w:rPr>
          <w:szCs w:val="23"/>
        </w:rPr>
        <w:t xml:space="preserve"> used, and the</w:t>
      </w:r>
      <w:r w:rsidRPr="00546EAE">
        <w:rPr>
          <w:szCs w:val="23"/>
        </w:rPr>
        <w:t xml:space="preserve"> conceptual </w:t>
      </w:r>
      <w:r w:rsidR="00B85575">
        <w:rPr>
          <w:szCs w:val="23"/>
        </w:rPr>
        <w:t>framework</w:t>
      </w:r>
      <w:r w:rsidRPr="00546EAE">
        <w:rPr>
          <w:szCs w:val="23"/>
        </w:rPr>
        <w:t xml:space="preserve"> </w:t>
      </w:r>
      <w:r>
        <w:rPr>
          <w:szCs w:val="23"/>
        </w:rPr>
        <w:t>to visually synthesize all materials and techniques in achieving the desired objective.</w:t>
      </w:r>
    </w:p>
    <w:p w:rsidR="00B6267D" w:rsidRPr="00925040" w:rsidRDefault="00B6267D" w:rsidP="00B6267D">
      <w:pPr>
        <w:spacing w:line="480" w:lineRule="auto"/>
        <w:ind w:firstLine="720"/>
        <w:rPr>
          <w:b/>
        </w:rPr>
      </w:pPr>
    </w:p>
    <w:p w:rsidR="00B6267D" w:rsidRDefault="004B54A0" w:rsidP="00B6267D">
      <w:pPr>
        <w:rPr>
          <w:b/>
        </w:rPr>
      </w:pPr>
      <w:r w:rsidRPr="00925040">
        <w:rPr>
          <w:b/>
        </w:rPr>
        <w:t>Review of Related Literature and Studies</w:t>
      </w:r>
    </w:p>
    <w:p w:rsidR="00B6267D" w:rsidRDefault="00B6267D" w:rsidP="00B6267D">
      <w:pPr>
        <w:rPr>
          <w:b/>
        </w:rPr>
      </w:pPr>
    </w:p>
    <w:p w:rsidR="00B6267D" w:rsidRDefault="004B54A0" w:rsidP="00B6267D">
      <w:r>
        <w:rPr>
          <w:b/>
        </w:rPr>
        <w:tab/>
      </w:r>
    </w:p>
    <w:p w:rsidR="00B6267D" w:rsidRPr="007B5185" w:rsidRDefault="004B54A0" w:rsidP="00B6267D">
      <w:pPr>
        <w:pStyle w:val="ListParagraph"/>
        <w:spacing w:line="480" w:lineRule="auto"/>
        <w:ind w:left="0"/>
        <w:jc w:val="both"/>
        <w:rPr>
          <w:b/>
          <w:i/>
        </w:rPr>
      </w:pPr>
      <w:r w:rsidRPr="007B5185">
        <w:rPr>
          <w:b/>
          <w:i/>
        </w:rPr>
        <w:t>Historical Development of Instant Messaging (IM)</w:t>
      </w:r>
    </w:p>
    <w:p w:rsidR="00B6267D" w:rsidRDefault="004B54A0" w:rsidP="00B6267D">
      <w:pPr>
        <w:pStyle w:val="ListParagraph"/>
        <w:spacing w:line="480" w:lineRule="auto"/>
        <w:ind w:left="0" w:firstLine="720"/>
        <w:jc w:val="both"/>
      </w:pPr>
      <w:r>
        <w:t xml:space="preserve">The advent of </w:t>
      </w:r>
      <w:r w:rsidR="00813DB2">
        <w:t>Instant Messenger</w:t>
      </w:r>
      <w:r>
        <w:t xml:space="preserve"> like Facebook Messenger, Skype, WhatsApp</w:t>
      </w:r>
      <w:r w:rsidR="00813DB2">
        <w:t>, Telegram, and other popular IM</w:t>
      </w:r>
      <w:r w:rsidR="00D479D9">
        <w:t xml:space="preserve"> revolutionize</w:t>
      </w:r>
      <w:r w:rsidR="00813DB2">
        <w:t>s</w:t>
      </w:r>
      <w:r>
        <w:t xml:space="preserve"> the way </w:t>
      </w:r>
      <w:r w:rsidR="00FA3C83">
        <w:t>people</w:t>
      </w:r>
      <w:r>
        <w:t xml:space="preserve"> communicate with each other. But its impressive features would not be possible without the earlier breakthrough of their predecessors. </w:t>
      </w:r>
    </w:p>
    <w:p w:rsidR="00B6267D" w:rsidRDefault="004B54A0" w:rsidP="00B6267D">
      <w:pPr>
        <w:pStyle w:val="ListParagraph"/>
        <w:spacing w:line="480" w:lineRule="auto"/>
        <w:ind w:left="0" w:firstLine="720"/>
        <w:jc w:val="both"/>
      </w:pPr>
      <w:r>
        <w:t>Desjardin (2016), in his article “</w:t>
      </w:r>
      <w:r w:rsidRPr="00FF3C40">
        <w:t>The Evolution of Instant Messaging</w:t>
      </w:r>
      <w:r>
        <w:t xml:space="preserve">”, narrates the </w:t>
      </w:r>
      <w:r w:rsidR="00F31037">
        <w:t>written accounts that brought the</w:t>
      </w:r>
      <w:r>
        <w:t xml:space="preserve"> IM</w:t>
      </w:r>
      <w:r w:rsidR="00F31037">
        <w:t xml:space="preserve"> and how it grows prominence in </w:t>
      </w:r>
      <w:r w:rsidR="00AB716A">
        <w:t>the new</w:t>
      </w:r>
      <w:r w:rsidR="00F31037">
        <w:t xml:space="preserve"> era</w:t>
      </w:r>
      <w:r>
        <w:t>. Instant Messaging became known in the 1990’s but decades ago Massachusetts Institute of Technology (MIT) already demonstrated an information sharing program called Compatible Time-Sharing System (CTSS). In</w:t>
      </w:r>
      <w:r w:rsidRPr="00D94295">
        <w:t xml:space="preserve"> 19</w:t>
      </w:r>
      <w:r>
        <w:t xml:space="preserve">88, </w:t>
      </w:r>
      <w:proofErr w:type="spellStart"/>
      <w:r w:rsidRPr="00D94295">
        <w:t>Jarkko</w:t>
      </w:r>
      <w:proofErr w:type="spellEnd"/>
      <w:r w:rsidRPr="00D94295">
        <w:t xml:space="preserve"> </w:t>
      </w:r>
      <w:proofErr w:type="spellStart"/>
      <w:r w:rsidRPr="00D94295">
        <w:t>Oikarinen</w:t>
      </w:r>
      <w:proofErr w:type="spellEnd"/>
      <w:r w:rsidRPr="00D94295">
        <w:t xml:space="preserve"> developed the first </w:t>
      </w:r>
      <w:r>
        <w:t>chat system</w:t>
      </w:r>
      <w:r w:rsidRPr="00D94295">
        <w:t xml:space="preserve"> that allows </w:t>
      </w:r>
      <w:r>
        <w:t>sending messages to users through their computers</w:t>
      </w:r>
      <w:r w:rsidR="008C2974">
        <w:t xml:space="preserve"> (</w:t>
      </w:r>
      <w:proofErr w:type="spellStart"/>
      <w:r w:rsidR="008C2974">
        <w:t>Oikarinen</w:t>
      </w:r>
      <w:proofErr w:type="spellEnd"/>
      <w:r w:rsidR="008C2974">
        <w:t>, 1988)</w:t>
      </w:r>
      <w:r>
        <w:t xml:space="preserve">. His Internet Relay Chat (IRC) paved </w:t>
      </w:r>
      <w:r w:rsidR="00F31037">
        <w:t xml:space="preserve">the </w:t>
      </w:r>
      <w:r>
        <w:t xml:space="preserve">way for other IM players like AOL IM, ICQ, and Microsoft IRC to battle for share in the IM market. Yahoo messenger </w:t>
      </w:r>
      <w:r>
        <w:lastRenderedPageBreak/>
        <w:t xml:space="preserve">dominates in 1998 with its intuitive designs and feature-rich IM environment. </w:t>
      </w:r>
      <w:r w:rsidR="0036493E">
        <w:t xml:space="preserve">Engel (2014) </w:t>
      </w:r>
      <w:r w:rsidR="00F31037">
        <w:t>recount</w:t>
      </w:r>
      <w:r w:rsidR="0036493E">
        <w:t xml:space="preserve">s </w:t>
      </w:r>
      <w:r w:rsidR="00F31037">
        <w:t>how IM grow prominence in</w:t>
      </w:r>
      <w:r>
        <w:t xml:space="preserve"> </w:t>
      </w:r>
      <w:r w:rsidR="00F31037">
        <w:t xml:space="preserve">the </w:t>
      </w:r>
      <w:r w:rsidR="001D77F3">
        <w:t>2000</w:t>
      </w:r>
      <w:r w:rsidR="002B11C8">
        <w:t>s</w:t>
      </w:r>
      <w:r w:rsidR="00F31037">
        <w:t>. This</w:t>
      </w:r>
      <w:r>
        <w:t xml:space="preserve"> </w:t>
      </w:r>
      <w:r w:rsidR="001D77F3">
        <w:t>was</w:t>
      </w:r>
      <w:r>
        <w:t xml:space="preserve"> the golden age of instant </w:t>
      </w:r>
      <w:r w:rsidR="00F31037">
        <w:t>messenger</w:t>
      </w:r>
      <w:r>
        <w:t>. MSN Messenger introduced the concept of sharing photos and included the</w:t>
      </w:r>
      <w:r w:rsidRPr="00760A51">
        <w:t xml:space="preserve"> PC-to-PC and PC-to-phone audio capabilities</w:t>
      </w:r>
      <w:r>
        <w:t xml:space="preserve">. Skype Messenger peaked in popularity in 2003 as it showcased Audio and Video chat capabilities. Facebook chat was first introduced in 2008 and accelerated its popularity in 2014 when it </w:t>
      </w:r>
      <w:r w:rsidR="001D77F3">
        <w:t>decouples from the Facebook App</w:t>
      </w:r>
      <w:r>
        <w:t xml:space="preserve">. </w:t>
      </w:r>
    </w:p>
    <w:p w:rsidR="00B6267D" w:rsidRDefault="00B6267D" w:rsidP="00B6267D">
      <w:pPr>
        <w:rPr>
          <w:b/>
        </w:rPr>
      </w:pPr>
    </w:p>
    <w:p w:rsidR="00B6267D" w:rsidRPr="007B5185" w:rsidRDefault="004B54A0" w:rsidP="00B6267D">
      <w:pPr>
        <w:rPr>
          <w:b/>
          <w:i/>
        </w:rPr>
      </w:pPr>
      <w:r w:rsidRPr="007B5185">
        <w:rPr>
          <w:b/>
          <w:i/>
        </w:rPr>
        <w:t>Application of IM</w:t>
      </w:r>
    </w:p>
    <w:p w:rsidR="00B6267D" w:rsidRDefault="00B6267D" w:rsidP="00B6267D">
      <w:pPr>
        <w:rPr>
          <w:b/>
        </w:rPr>
      </w:pPr>
    </w:p>
    <w:p w:rsidR="00B6267D" w:rsidRPr="007B5185" w:rsidRDefault="004B54A0" w:rsidP="00B6267D">
      <w:pPr>
        <w:ind w:firstLine="720"/>
        <w:rPr>
          <w:b/>
          <w:i/>
        </w:rPr>
      </w:pPr>
      <w:r w:rsidRPr="007B5185">
        <w:rPr>
          <w:b/>
          <w:i/>
        </w:rPr>
        <w:t>Military Institution</w:t>
      </w:r>
    </w:p>
    <w:p w:rsidR="00B6267D" w:rsidRDefault="00B6267D" w:rsidP="00B6267D">
      <w:pPr>
        <w:pStyle w:val="ListParagraph"/>
        <w:ind w:left="0"/>
        <w:rPr>
          <w:b/>
        </w:rPr>
      </w:pPr>
    </w:p>
    <w:p w:rsidR="0072463A" w:rsidRDefault="004B54A0" w:rsidP="00B6267D">
      <w:pPr>
        <w:pStyle w:val="ListParagraph"/>
        <w:spacing w:line="480" w:lineRule="auto"/>
        <w:ind w:left="0" w:firstLine="720"/>
        <w:jc w:val="both"/>
      </w:pPr>
      <w:r w:rsidRPr="00D94295">
        <w:t>The US military has long been using IM for its military operations. In fact, Cummings</w:t>
      </w:r>
      <w:r>
        <w:t xml:space="preserve"> (2005, p. 654)</w:t>
      </w:r>
      <w:r w:rsidRPr="00D94295">
        <w:t xml:space="preserve"> stated</w:t>
      </w:r>
      <w:r w:rsidR="0072463A">
        <w:t>:</w:t>
      </w:r>
      <w:r w:rsidRPr="00D94295">
        <w:t xml:space="preserve"> </w:t>
      </w:r>
    </w:p>
    <w:p w:rsidR="0072463A" w:rsidRPr="0072463A" w:rsidRDefault="004B54A0" w:rsidP="00B6267D">
      <w:pPr>
        <w:pStyle w:val="ListParagraph"/>
        <w:spacing w:line="480" w:lineRule="auto"/>
        <w:ind w:left="0" w:firstLine="720"/>
        <w:jc w:val="both"/>
        <w:rPr>
          <w:i/>
        </w:rPr>
      </w:pPr>
      <w:r w:rsidRPr="0072463A">
        <w:rPr>
          <w:i/>
        </w:rPr>
        <w:t>“</w:t>
      </w:r>
      <w:r w:rsidR="0072463A" w:rsidRPr="0072463A">
        <w:rPr>
          <w:i/>
        </w:rPr>
        <w:t>I</w:t>
      </w:r>
      <w:r w:rsidRPr="0072463A">
        <w:rPr>
          <w:i/>
        </w:rPr>
        <w:t>t was the primary means of communication between navy ships during O</w:t>
      </w:r>
      <w:r w:rsidR="0072463A" w:rsidRPr="0072463A">
        <w:rPr>
          <w:i/>
        </w:rPr>
        <w:t>peration Iraqi Freedom in 2003”.</w:t>
      </w:r>
    </w:p>
    <w:p w:rsidR="00B6267D" w:rsidRDefault="004B54A0" w:rsidP="00B6267D">
      <w:pPr>
        <w:pStyle w:val="ListParagraph"/>
        <w:spacing w:line="480" w:lineRule="auto"/>
        <w:ind w:left="0" w:firstLine="720"/>
        <w:jc w:val="both"/>
      </w:pPr>
      <w:r>
        <w:t>In his journal “</w:t>
      </w:r>
      <w:r w:rsidRPr="0014638D">
        <w:t>The Need for Command and Control Instant Message Adaptive Interfaces: Lessons Learned from Tactical Tomahawk Human-in-the-Lo</w:t>
      </w:r>
      <w:r>
        <w:t xml:space="preserve">op Simulations” </w:t>
      </w:r>
      <w:r w:rsidR="007F163D">
        <w:t>Cummings</w:t>
      </w:r>
      <w:r>
        <w:t xml:space="preserve"> affirms the obvious advantage in real-time communication embodied in IM. It allows rapid response to inquiries, multiple conversations with various units, and access to pr</w:t>
      </w:r>
      <w:r w:rsidR="00224EF6">
        <w:t>evious conversations and orders</w:t>
      </w:r>
      <w:r>
        <w:t>.</w:t>
      </w:r>
    </w:p>
    <w:p w:rsidR="00B6267D" w:rsidRPr="00E920A8" w:rsidRDefault="004B54A0" w:rsidP="00B6267D">
      <w:pPr>
        <w:pStyle w:val="ListParagraph"/>
        <w:spacing w:line="480" w:lineRule="auto"/>
        <w:ind w:left="0" w:firstLine="720"/>
        <w:jc w:val="both"/>
      </w:pPr>
      <w:r>
        <w:t>In a thesis presentation entitled “</w:t>
      </w:r>
      <w:r w:rsidRPr="00EC13CF">
        <w:t>Applicability of Instant Messaging in the Military Command and Control System</w:t>
      </w:r>
      <w:r w:rsidRPr="005274F0">
        <w:t>s”;</w:t>
      </w:r>
      <w:r>
        <w:t xml:space="preserve"> </w:t>
      </w:r>
      <w:proofErr w:type="spellStart"/>
      <w:r w:rsidRPr="00E920A8">
        <w:t>Vermaja</w:t>
      </w:r>
      <w:proofErr w:type="spellEnd"/>
      <w:r>
        <w:t xml:space="preserve"> </w:t>
      </w:r>
      <w:r w:rsidRPr="00EC13CF">
        <w:t>(</w:t>
      </w:r>
      <w:proofErr w:type="spellStart"/>
      <w:r w:rsidRPr="00EC13CF">
        <w:t>n.d.</w:t>
      </w:r>
      <w:proofErr w:type="spellEnd"/>
      <w:r w:rsidRPr="00EC13CF">
        <w:t>)</w:t>
      </w:r>
      <w:r>
        <w:t xml:space="preserve"> </w:t>
      </w:r>
      <w:r w:rsidR="007F163D">
        <w:t>explains</w:t>
      </w:r>
      <w:r>
        <w:t xml:space="preserve"> that IM can offer many advantages but security issues in implementing it is a problem. </w:t>
      </w:r>
      <w:r w:rsidR="007F163D">
        <w:t>Furthermore,</w:t>
      </w:r>
      <w:r>
        <w:t xml:space="preserve"> </w:t>
      </w:r>
      <w:r w:rsidR="007F163D">
        <w:t>c</w:t>
      </w:r>
      <w:r>
        <w:t xml:space="preserve">ommercial </w:t>
      </w:r>
      <w:r w:rsidR="007F163D">
        <w:t>o</w:t>
      </w:r>
      <w:r>
        <w:t>ff-the-</w:t>
      </w:r>
      <w:r w:rsidR="007F163D">
        <w:t>s</w:t>
      </w:r>
      <w:r>
        <w:t>helf</w:t>
      </w:r>
      <w:r w:rsidR="007F163D">
        <w:t xml:space="preserve"> (COTS)</w:t>
      </w:r>
      <w:r>
        <w:t xml:space="preserve"> IM does not satisfy wholly the needs of a Command and Control (C2) communication. Customized applications are needed to make the </w:t>
      </w:r>
      <w:r>
        <w:lastRenderedPageBreak/>
        <w:t>communication easy and practical. Tailor-fit</w:t>
      </w:r>
      <w:r w:rsidRPr="003F01D7">
        <w:t xml:space="preserve"> applications with specific platforms are needed in order to build automated systems</w:t>
      </w:r>
      <w:r w:rsidR="00D763C3">
        <w:t>.</w:t>
      </w:r>
    </w:p>
    <w:p w:rsidR="008C2974" w:rsidRDefault="008C2974" w:rsidP="003F1150">
      <w:pPr>
        <w:spacing w:line="480" w:lineRule="auto"/>
        <w:ind w:firstLine="720"/>
        <w:rPr>
          <w:b/>
          <w:i/>
        </w:rPr>
      </w:pPr>
      <w:r>
        <w:rPr>
          <w:b/>
          <w:i/>
        </w:rPr>
        <w:t>Businesses</w:t>
      </w:r>
    </w:p>
    <w:p w:rsidR="00B6267D" w:rsidRPr="009E502F" w:rsidRDefault="009E502F" w:rsidP="009E502F">
      <w:pPr>
        <w:spacing w:line="480" w:lineRule="auto"/>
        <w:ind w:firstLine="720"/>
        <w:jc w:val="both"/>
      </w:pPr>
      <w:r>
        <w:t xml:space="preserve">Various studies </w:t>
      </w:r>
      <w:r w:rsidR="00F623EA">
        <w:t>were</w:t>
      </w:r>
      <w:r>
        <w:t xml:space="preserve"> already conducted on the maturity of IM to be used for business communication.</w:t>
      </w:r>
      <w:r w:rsidR="004B54A0" w:rsidRPr="009E502F">
        <w:t xml:space="preserve"> </w:t>
      </w:r>
      <w:r>
        <w:t>R</w:t>
      </w:r>
      <w:r w:rsidR="008C2974" w:rsidRPr="009E502F">
        <w:t xml:space="preserve">esults clarify how </w:t>
      </w:r>
      <w:r w:rsidR="008D49A3">
        <w:t xml:space="preserve">businessmen </w:t>
      </w:r>
      <w:r>
        <w:t>and their clients</w:t>
      </w:r>
      <w:r w:rsidR="008C2974" w:rsidRPr="009E502F">
        <w:t xml:space="preserve"> choose </w:t>
      </w:r>
      <w:r w:rsidR="008D49A3">
        <w:t>this technology</w:t>
      </w:r>
      <w:r w:rsidR="008C2974" w:rsidRPr="009E502F">
        <w:t xml:space="preserve"> for </w:t>
      </w:r>
      <w:r>
        <w:t>daily transactions and communication</w:t>
      </w:r>
      <w:r w:rsidR="00263B4B">
        <w:t xml:space="preserve">. It </w:t>
      </w:r>
      <w:r w:rsidR="00F623EA">
        <w:t>was</w:t>
      </w:r>
      <w:r w:rsidR="00263B4B">
        <w:t xml:space="preserve"> </w:t>
      </w:r>
      <w:r w:rsidR="008C2974" w:rsidRPr="009E502F">
        <w:t>learned that people</w:t>
      </w:r>
      <w:r w:rsidR="00263B4B">
        <w:t>,</w:t>
      </w:r>
      <w:r w:rsidR="008C2974" w:rsidRPr="009E502F">
        <w:t xml:space="preserve"> </w:t>
      </w:r>
      <w:r w:rsidR="00263B4B">
        <w:t>generally,</w:t>
      </w:r>
      <w:r w:rsidR="008C2974" w:rsidRPr="009E502F">
        <w:t xml:space="preserve"> us</w:t>
      </w:r>
      <w:r w:rsidR="00263B4B">
        <w:t>es</w:t>
      </w:r>
      <w:r w:rsidR="008C2974" w:rsidRPr="009E502F">
        <w:t xml:space="preserve"> IM for a variety of substantive business purposes, and their </w:t>
      </w:r>
      <w:r w:rsidR="00263B4B">
        <w:t>peers</w:t>
      </w:r>
      <w:r w:rsidR="008C2974" w:rsidRPr="009E502F">
        <w:t xml:space="preserve"> include a diversity of</w:t>
      </w:r>
      <w:r w:rsidR="00263B4B">
        <w:t xml:space="preserve"> </w:t>
      </w:r>
      <w:r w:rsidR="008C2974" w:rsidRPr="009E502F">
        <w:t>co-workers</w:t>
      </w:r>
      <w:r w:rsidR="00263B4B">
        <w:t xml:space="preserve">, clients, </w:t>
      </w:r>
      <w:r w:rsidR="008C2974" w:rsidRPr="009E502F">
        <w:t>managers</w:t>
      </w:r>
      <w:r w:rsidR="00263B4B">
        <w:t xml:space="preserve">, and </w:t>
      </w:r>
      <w:r w:rsidR="0031015D">
        <w:t xml:space="preserve">other business personalities </w:t>
      </w:r>
      <w:r w:rsidR="0031015D">
        <w:fldChar w:fldCharType="begin" w:fldLock="1"/>
      </w:r>
      <w:r w:rsidR="0031015D">
        <w:instrText>ADDIN CSL_CITATION {"citationItems":[{"id":"ITEM-1","itemData":{"DOI":"10.1145/958160.958168","ISBN":"1581136935","ISSN":"23727403","abstract":"We provide the first study of instant messaging (IM) based on large samples of users’ self reports. Previous studies have relied on ethnographic methods or analysis of server logs. Our self- report approach has its own strengths (large-sample; focus on attitudes, beliefs, and value attributions), as well as weaknesses (self-selection by respondents). We describe the introduction of Lotus Sametime™, an IM product, into three business organizations. Across the three organizations, we found substantially similar patterns in savings (reduced use of other communications channels), attitudes, and social networks. In one organization, we made a detailed study of the maturation of IM over a 24-month period, showing early and stable savings accompanied by much more gradual developments in chat behaviors, control of visibility and awareness, social networks, and attitudes. We conclude with a methodological self-critique, and an outline of an Instant Messaging Maturity Model.","author":[{"dropping-particle":"","family":"Muller","given":"Michael J.","non-dropping-particle":"","parse-names":false,"suffix":""},{"dropping-particle":"","family":"Raven","given":"Mary Elizabeth","non-dropping-particle":"","parse-names":false,"suffix":""},{"dropping-particle":"","family":"Kogan","given":"Sandra","non-dropping-particle":"","parse-names":false,"suffix":""},{"dropping-particle":"","family":"Millen","given":"David R.","non-dropping-particle":"","parse-names":false,"suffix":""},{"dropping-particle":"","family":"Carey","given":"Kenneth","non-dropping-particle":"","parse-names":false,"suffix":""}],"container-title":"Group'03","id":"ITEM-1","issued":{"date-parts":[["2003"]]},"page":"50-57","title":"Introducing chat into business organizations: Toward an instant messaging maturity model","type":"article-journal"},"uris":["http://www.mendeley.com/documents/?uuid=d8d4baea-736f-4e19-9c68-854ff7d9e313"]}],"mendeley":{"formattedCitation":"(Muller, Raven, Kogan, Millen, &amp; Carey, 2003)","plainTextFormattedCitation":"(Muller, Raven, Kogan, Millen, &amp; Carey, 2003)","previouslyFormattedCitation":"(Muller, Raven, Kogan, Millen, &amp; Carey, 2003)"},"properties":{"noteIndex":0},"schema":"https://github.com/citation-style-language/schema/raw/master/csl-citation.json"}</w:instrText>
      </w:r>
      <w:r w:rsidR="0031015D">
        <w:fldChar w:fldCharType="separate"/>
      </w:r>
      <w:r w:rsidR="0031015D" w:rsidRPr="0031015D">
        <w:rPr>
          <w:noProof/>
        </w:rPr>
        <w:t>(Muller, Raven, Kogan, Millen, &amp; Carey, 2003)</w:t>
      </w:r>
      <w:r w:rsidR="0031015D">
        <w:fldChar w:fldCharType="end"/>
      </w:r>
      <w:r w:rsidR="00263B4B">
        <w:t>.</w:t>
      </w:r>
      <w:r w:rsidR="008C2974" w:rsidRPr="009E502F">
        <w:t xml:space="preserve">  </w:t>
      </w:r>
    </w:p>
    <w:p w:rsidR="00B6267D" w:rsidRDefault="001009B6" w:rsidP="003F1150">
      <w:pPr>
        <w:pStyle w:val="ListParagraph"/>
        <w:spacing w:line="480" w:lineRule="auto"/>
        <w:ind w:left="0" w:firstLine="720"/>
        <w:jc w:val="both"/>
      </w:pPr>
      <w:proofErr w:type="spellStart"/>
      <w:r>
        <w:t>Gotrunk</w:t>
      </w:r>
      <w:proofErr w:type="spellEnd"/>
      <w:r>
        <w:t xml:space="preserve"> (2017), a US company that offers secure and reliable VOIP services, shares their experience in IM. According to them, b</w:t>
      </w:r>
      <w:r w:rsidR="004B54A0">
        <w:t>u</w:t>
      </w:r>
      <w:r w:rsidR="004B54A0" w:rsidRPr="005742B9">
        <w:t xml:space="preserve">sinesses are </w:t>
      </w:r>
      <w:r w:rsidR="004B54A0">
        <w:t>now</w:t>
      </w:r>
      <w:r w:rsidR="004B54A0" w:rsidRPr="005742B9">
        <w:t xml:space="preserve"> beginning to embrace IM for their </w:t>
      </w:r>
      <w:r w:rsidR="004B54A0">
        <w:t>office communication. IM is virtually real-</w:t>
      </w:r>
      <w:r w:rsidR="004B54A0" w:rsidRPr="005742B9">
        <w:t xml:space="preserve">time </w:t>
      </w:r>
      <w:r w:rsidR="004B54A0">
        <w:t>communication</w:t>
      </w:r>
      <w:r w:rsidR="004B54A0" w:rsidRPr="005742B9">
        <w:t xml:space="preserve"> like </w:t>
      </w:r>
      <w:r w:rsidR="004B54A0">
        <w:t>a telephone call</w:t>
      </w:r>
      <w:r w:rsidR="004B54A0" w:rsidRPr="005742B9">
        <w:t xml:space="preserve">. It is </w:t>
      </w:r>
      <w:r w:rsidR="004B54A0">
        <w:t xml:space="preserve">a </w:t>
      </w:r>
      <w:r w:rsidR="004B54A0" w:rsidRPr="005742B9">
        <w:t>text-based</w:t>
      </w:r>
      <w:r w:rsidR="004B54A0">
        <w:t xml:space="preserve"> conversation</w:t>
      </w:r>
      <w:r w:rsidR="004B54A0" w:rsidRPr="005742B9">
        <w:t xml:space="preserve"> like email but </w:t>
      </w:r>
      <w:r w:rsidR="004B54A0">
        <w:t>in an instant</w:t>
      </w:r>
      <w:r w:rsidR="004B54A0" w:rsidRPr="005742B9">
        <w:t xml:space="preserve">. </w:t>
      </w:r>
      <w:r w:rsidR="004B54A0">
        <w:t>It proves advantageous</w:t>
      </w:r>
      <w:r w:rsidR="004B54A0" w:rsidRPr="005D3761">
        <w:t xml:space="preserve"> for </w:t>
      </w:r>
      <w:r w:rsidR="004B54A0">
        <w:t>collaboration among</w:t>
      </w:r>
      <w:r w:rsidR="004B54A0" w:rsidRPr="005D3761">
        <w:t xml:space="preserve"> employees </w:t>
      </w:r>
      <w:r w:rsidR="004B54A0">
        <w:t>from different locations. In fact, some employees</w:t>
      </w:r>
      <w:r w:rsidR="004B54A0" w:rsidRPr="005D3761">
        <w:t xml:space="preserve"> even</w:t>
      </w:r>
      <w:r w:rsidR="004B54A0">
        <w:t xml:space="preserve"> use it for private communication </w:t>
      </w:r>
      <w:r w:rsidR="002B11C8">
        <w:t>within and outside the</w:t>
      </w:r>
      <w:r w:rsidR="004B54A0">
        <w:t xml:space="preserve"> office.</w:t>
      </w:r>
    </w:p>
    <w:p w:rsidR="008C2974" w:rsidRDefault="008C2974" w:rsidP="003F1150">
      <w:pPr>
        <w:pStyle w:val="ListParagraph"/>
        <w:spacing w:line="480" w:lineRule="auto"/>
        <w:ind w:left="0" w:firstLine="720"/>
        <w:jc w:val="both"/>
      </w:pPr>
      <w:r>
        <w:rPr>
          <w:b/>
          <w:i/>
        </w:rPr>
        <w:t>Schools</w:t>
      </w:r>
    </w:p>
    <w:p w:rsidR="00B6267D" w:rsidRDefault="004B54A0" w:rsidP="00B6267D">
      <w:pPr>
        <w:pStyle w:val="ListParagraph"/>
        <w:spacing w:line="480" w:lineRule="auto"/>
        <w:ind w:left="0" w:firstLine="720"/>
        <w:jc w:val="both"/>
      </w:pPr>
      <w:r>
        <w:t xml:space="preserve">People of college age constitute a significant and considerable number or population among IM users. </w:t>
      </w:r>
      <w:proofErr w:type="spellStart"/>
      <w:r>
        <w:t>Flanagin</w:t>
      </w:r>
      <w:proofErr w:type="spellEnd"/>
      <w:r>
        <w:t xml:space="preserve"> (2005), in his study, found out that IM has become a central communication tool within the college population. IM is being used for a variety of personal needs and school requirements and utilized </w:t>
      </w:r>
      <w:r w:rsidR="00E3062F">
        <w:t xml:space="preserve">it </w:t>
      </w:r>
      <w:r>
        <w:t xml:space="preserve">heavily relative to other forms of communication like email and telephone. Moreover, evidence suggests that college students are satisfied with simultaneously processing multiple conversations and that IM might displace email in many consequential ways. </w:t>
      </w:r>
    </w:p>
    <w:p w:rsidR="00B6267D" w:rsidRPr="007B5185" w:rsidRDefault="004B54A0" w:rsidP="00B6267D">
      <w:pPr>
        <w:spacing w:line="480" w:lineRule="auto"/>
        <w:jc w:val="both"/>
        <w:rPr>
          <w:b/>
          <w:i/>
        </w:rPr>
      </w:pPr>
      <w:r>
        <w:rPr>
          <w:b/>
          <w:i/>
        </w:rPr>
        <w:lastRenderedPageBreak/>
        <w:t>Security I</w:t>
      </w:r>
      <w:r w:rsidRPr="007B5185">
        <w:rPr>
          <w:b/>
          <w:i/>
        </w:rPr>
        <w:t>ssues of IM</w:t>
      </w:r>
    </w:p>
    <w:p w:rsidR="00B6267D" w:rsidRPr="0036236A" w:rsidRDefault="004B54A0" w:rsidP="00B6267D">
      <w:pPr>
        <w:pStyle w:val="ListParagraph"/>
        <w:spacing w:line="480" w:lineRule="auto"/>
        <w:ind w:left="0" w:firstLine="720"/>
        <w:jc w:val="both"/>
      </w:pPr>
      <w:r w:rsidRPr="0036236A">
        <w:t xml:space="preserve">The efficiency and usability of this application come with a major drawback on security. Hackers and cybersecurity professionals found </w:t>
      </w:r>
      <w:r>
        <w:t xml:space="preserve">several </w:t>
      </w:r>
      <w:r w:rsidRPr="0036236A">
        <w:t>vulnerabilities with this system.  These problems</w:t>
      </w:r>
      <w:r>
        <w:t xml:space="preserve"> make most organizations to</w:t>
      </w:r>
      <w:r w:rsidRPr="0036236A">
        <w:t xml:space="preserve"> re-think implementing and adapting IM. Moreover, the pervasiveness of this application makes it vulnerable to various attacks especially sniffing and hijacking. Symantec</w:t>
      </w:r>
      <w:r w:rsidR="00AB5DC4">
        <w:t xml:space="preserve"> (</w:t>
      </w:r>
      <w:proofErr w:type="spellStart"/>
      <w:r w:rsidR="00AB5DC4">
        <w:t>n.d.</w:t>
      </w:r>
      <w:proofErr w:type="spellEnd"/>
      <w:r w:rsidR="00AB5DC4">
        <w:t>)</w:t>
      </w:r>
      <w:r w:rsidRPr="0036236A">
        <w:t xml:space="preserve">, a leader in cyber security applications, exposes some of the threats and vulnerabilities found in popular IM. </w:t>
      </w:r>
      <w:r w:rsidR="00BF1463">
        <w:t>IMs</w:t>
      </w:r>
      <w:r w:rsidRPr="0036236A">
        <w:t xml:space="preserve"> are designed with usability rather than security in mind. Almo</w:t>
      </w:r>
      <w:r w:rsidR="00BF1463">
        <w:t>st all freeware IM software do</w:t>
      </w:r>
      <w:r w:rsidRPr="0036236A">
        <w:t xml:space="preserve"> not have encryption capabilities.</w:t>
      </w:r>
      <w:r w:rsidRPr="0036236A">
        <w:rPr>
          <w:i/>
        </w:rPr>
        <w:t xml:space="preserve"> </w:t>
      </w:r>
      <w:r w:rsidRPr="0036236A">
        <w:t xml:space="preserve">They enumerated some of the threats and vulnerabilities found in many IM. These are eavesdropping, </w:t>
      </w:r>
      <w:r w:rsidR="00C56CAE">
        <w:t xml:space="preserve">sniffing, </w:t>
      </w:r>
      <w:r w:rsidRPr="0036236A">
        <w:t>man-in-the-mid</w:t>
      </w:r>
      <w:r w:rsidR="00C56CAE">
        <w:t>dle attack</w:t>
      </w:r>
      <w:r w:rsidRPr="0036236A">
        <w:t xml:space="preserve">, </w:t>
      </w:r>
      <w:r w:rsidR="00C56CAE">
        <w:t xml:space="preserve">session </w:t>
      </w:r>
      <w:r w:rsidRPr="0036236A">
        <w:t>hijacking, and malicious software inje</w:t>
      </w:r>
      <w:r w:rsidR="00AB5DC4">
        <w:t>ction such as Worms and Trojans</w:t>
      </w:r>
      <w:r w:rsidRPr="0036236A">
        <w:t>.</w:t>
      </w:r>
    </w:p>
    <w:p w:rsidR="00B6267D" w:rsidRDefault="004B54A0" w:rsidP="00715A1B">
      <w:pPr>
        <w:pStyle w:val="ListParagraph"/>
        <w:spacing w:line="480" w:lineRule="auto"/>
        <w:ind w:left="0" w:firstLine="720"/>
        <w:jc w:val="both"/>
      </w:pPr>
      <w:proofErr w:type="spellStart"/>
      <w:r w:rsidRPr="0036236A">
        <w:t>Sweigart</w:t>
      </w:r>
      <w:proofErr w:type="spellEnd"/>
      <w:r w:rsidRPr="0036236A">
        <w:t>, C. (</w:t>
      </w:r>
      <w:proofErr w:type="spellStart"/>
      <w:r w:rsidRPr="0036236A">
        <w:t>n.d.</w:t>
      </w:r>
      <w:proofErr w:type="spellEnd"/>
      <w:r w:rsidRPr="0036236A">
        <w:t>) explains that mo</w:t>
      </w:r>
      <w:r>
        <w:t>st IM System configures</w:t>
      </w:r>
      <w:r w:rsidRPr="0036236A">
        <w:t xml:space="preserve"> the server to act as a mediator and relay all message traffic; some</w:t>
      </w:r>
      <w:r>
        <w:t>,</w:t>
      </w:r>
      <w:r w:rsidRPr="0036236A">
        <w:t xml:space="preserve"> </w:t>
      </w:r>
      <w:r>
        <w:t xml:space="preserve">on the other hand, </w:t>
      </w:r>
      <w:r w:rsidR="00182886">
        <w:t>use</w:t>
      </w:r>
      <w:r w:rsidRPr="0036236A">
        <w:t xml:space="preserve"> peer-to-peer communication. The latter</w:t>
      </w:r>
      <w:r>
        <w:t xml:space="preserve"> offers better security than the former. In peer-to-peer, the client sends the message directly to the recipient allowing data traffic to flow without the IM server’s intervention. </w:t>
      </w:r>
    </w:p>
    <w:p w:rsidR="00B6267D" w:rsidRDefault="004B54A0" w:rsidP="00715A1B">
      <w:pPr>
        <w:pStyle w:val="ListParagraph"/>
        <w:spacing w:line="480" w:lineRule="auto"/>
        <w:ind w:left="0" w:firstLine="720"/>
        <w:jc w:val="both"/>
      </w:pPr>
      <w:r>
        <w:t>SANS</w:t>
      </w:r>
      <w:r w:rsidR="00E951FC">
        <w:t xml:space="preserve"> (2003)</w:t>
      </w:r>
      <w:r>
        <w:t xml:space="preserve"> Institute, a popular training center for information </w:t>
      </w:r>
      <w:r w:rsidR="00D97D66">
        <w:t>security</w:t>
      </w:r>
      <w:r>
        <w:t xml:space="preserve"> published a whitepaper to</w:t>
      </w:r>
      <w:r w:rsidR="00D97D66">
        <w:t xml:space="preserve"> make people</w:t>
      </w:r>
      <w:r>
        <w:t xml:space="preserve"> understand the risk associated with every IM. According to them, the lack of encryption protocols on free IM means that IM session conducted in a public network is like an open book to the entire Internet community. Classified information and trade secrets if communicated over free IM on a public network can become </w:t>
      </w:r>
      <w:r w:rsidR="00E951FC">
        <w:t>public knowledge within seconds.</w:t>
      </w:r>
    </w:p>
    <w:p w:rsidR="00B6267D" w:rsidRDefault="00BF1463" w:rsidP="00715A1B">
      <w:pPr>
        <w:pStyle w:val="ListParagraph"/>
        <w:spacing w:line="480" w:lineRule="auto"/>
        <w:ind w:left="0" w:firstLine="720"/>
        <w:jc w:val="both"/>
        <w:rPr>
          <w:szCs w:val="23"/>
        </w:rPr>
      </w:pPr>
      <w:r>
        <w:rPr>
          <w:szCs w:val="23"/>
        </w:rPr>
        <w:lastRenderedPageBreak/>
        <w:t>Few</w:t>
      </w:r>
      <w:r w:rsidR="004B54A0" w:rsidRPr="00187FCD">
        <w:rPr>
          <w:szCs w:val="23"/>
        </w:rPr>
        <w:t xml:space="preserve"> news articles can be found as an evidence of this vulnerability, many IM vendors bargain this flaw as leverage for the users to purchase the licensed version. However, major system flaw can cause a commoti</w:t>
      </w:r>
      <w:r w:rsidR="00E758C5">
        <w:rPr>
          <w:szCs w:val="23"/>
        </w:rPr>
        <w:t xml:space="preserve">on among IT professionals and </w:t>
      </w:r>
      <w:r w:rsidR="004B54A0" w:rsidRPr="00187FCD">
        <w:rPr>
          <w:szCs w:val="23"/>
        </w:rPr>
        <w:t xml:space="preserve">result can be </w:t>
      </w:r>
      <w:r w:rsidR="004B54A0">
        <w:rPr>
          <w:szCs w:val="23"/>
        </w:rPr>
        <w:t>devastating</w:t>
      </w:r>
      <w:r w:rsidR="004B54A0" w:rsidRPr="00187FCD">
        <w:rPr>
          <w:szCs w:val="23"/>
        </w:rPr>
        <w:t xml:space="preserve"> if not </w:t>
      </w:r>
      <w:r w:rsidR="004B54A0">
        <w:rPr>
          <w:szCs w:val="23"/>
        </w:rPr>
        <w:t>fixed</w:t>
      </w:r>
      <w:r w:rsidR="004B54A0" w:rsidRPr="00187FCD">
        <w:rPr>
          <w:szCs w:val="23"/>
        </w:rPr>
        <w:t xml:space="preserve">. On January 5, 2002, </w:t>
      </w:r>
      <w:r w:rsidR="004B54A0" w:rsidRPr="00187FCD">
        <w:rPr>
          <w:i/>
          <w:szCs w:val="23"/>
        </w:rPr>
        <w:t xml:space="preserve">The Washington Post </w:t>
      </w:r>
      <w:r w:rsidR="004B54A0" w:rsidRPr="005306A8">
        <w:rPr>
          <w:szCs w:val="23"/>
        </w:rPr>
        <w:t>reported that a hacking</w:t>
      </w:r>
      <w:r w:rsidR="004B54A0" w:rsidRPr="00187FCD">
        <w:rPr>
          <w:szCs w:val="23"/>
        </w:rPr>
        <w:t xml:space="preserve"> group known as w00w00 found a hole in a software code of a popular </w:t>
      </w:r>
      <w:r w:rsidR="004B54A0">
        <w:rPr>
          <w:szCs w:val="23"/>
        </w:rPr>
        <w:t>IM</w:t>
      </w:r>
      <w:r w:rsidR="004B54A0" w:rsidRPr="00187FCD">
        <w:rPr>
          <w:szCs w:val="23"/>
        </w:rPr>
        <w:t xml:space="preserve"> program. Matthew Conover</w:t>
      </w:r>
      <w:r w:rsidR="004B54A0">
        <w:rPr>
          <w:szCs w:val="23"/>
        </w:rPr>
        <w:t xml:space="preserve">, the founder of the group, reported </w:t>
      </w:r>
      <w:r w:rsidR="00224EF6">
        <w:rPr>
          <w:szCs w:val="23"/>
        </w:rPr>
        <w:t>the</w:t>
      </w:r>
      <w:r w:rsidR="004B54A0">
        <w:rPr>
          <w:szCs w:val="23"/>
        </w:rPr>
        <w:t xml:space="preserve"> software flaw</w:t>
      </w:r>
      <w:r>
        <w:rPr>
          <w:szCs w:val="23"/>
        </w:rPr>
        <w:t xml:space="preserve"> </w:t>
      </w:r>
      <w:r w:rsidR="00224EF6">
        <w:rPr>
          <w:szCs w:val="23"/>
        </w:rPr>
        <w:t>to</w:t>
      </w:r>
      <w:r>
        <w:rPr>
          <w:szCs w:val="23"/>
        </w:rPr>
        <w:t xml:space="preserve"> AOL. Failing to recognize his effort, </w:t>
      </w:r>
      <w:r w:rsidR="007F163D">
        <w:rPr>
          <w:szCs w:val="23"/>
        </w:rPr>
        <w:t>the impatient hacker</w:t>
      </w:r>
      <w:r w:rsidR="004B54A0" w:rsidRPr="00064BA5">
        <w:rPr>
          <w:szCs w:val="23"/>
        </w:rPr>
        <w:t xml:space="preserve"> </w:t>
      </w:r>
      <w:r w:rsidR="004B54A0">
        <w:rPr>
          <w:szCs w:val="23"/>
        </w:rPr>
        <w:t>published the flaw to the community and an explosion of national media attention wreaks AOL</w:t>
      </w:r>
      <w:r w:rsidR="004E0EBE">
        <w:rPr>
          <w:szCs w:val="23"/>
        </w:rPr>
        <w:t xml:space="preserve"> (</w:t>
      </w:r>
      <w:r w:rsidR="004E0EBE">
        <w:t xml:space="preserve">Oldenburg, </w:t>
      </w:r>
      <w:r w:rsidR="004E0EBE" w:rsidRPr="0049243D">
        <w:t>2002)</w:t>
      </w:r>
      <w:r w:rsidR="004B54A0" w:rsidRPr="00187FCD">
        <w:rPr>
          <w:szCs w:val="23"/>
        </w:rPr>
        <w:t>.</w:t>
      </w:r>
    </w:p>
    <w:p w:rsidR="00F57DE9" w:rsidRDefault="00E951FC" w:rsidP="00715A1B">
      <w:pPr>
        <w:pStyle w:val="ListParagraph"/>
        <w:spacing w:line="480" w:lineRule="auto"/>
        <w:ind w:left="0" w:firstLine="720"/>
        <w:jc w:val="both"/>
        <w:rPr>
          <w:color w:val="080E14"/>
          <w:szCs w:val="25"/>
          <w:shd w:val="clear" w:color="auto" w:fill="FFFFFF"/>
        </w:rPr>
      </w:pPr>
      <w:r>
        <w:rPr>
          <w:szCs w:val="23"/>
        </w:rPr>
        <w:t xml:space="preserve">A recent news article from ZDNet news, Condon (2017) </w:t>
      </w:r>
      <w:r w:rsidR="004B54A0">
        <w:rPr>
          <w:szCs w:val="23"/>
        </w:rPr>
        <w:t xml:space="preserve">reported </w:t>
      </w:r>
      <w:r>
        <w:rPr>
          <w:szCs w:val="23"/>
        </w:rPr>
        <w:t>a</w:t>
      </w:r>
      <w:r w:rsidR="004B54A0">
        <w:rPr>
          <w:szCs w:val="23"/>
        </w:rPr>
        <w:t xml:space="preserve"> hacking incident of a popular IM, HipChat. </w:t>
      </w:r>
      <w:r w:rsidR="004B54A0" w:rsidRPr="00701C77">
        <w:rPr>
          <w:szCs w:val="23"/>
        </w:rPr>
        <w:t>The incident af</w:t>
      </w:r>
      <w:r w:rsidR="004B54A0">
        <w:rPr>
          <w:szCs w:val="23"/>
        </w:rPr>
        <w:t>fected a server in the HipChat where</w:t>
      </w:r>
      <w:r w:rsidR="004B54A0" w:rsidRPr="00701C77">
        <w:rPr>
          <w:szCs w:val="23"/>
        </w:rPr>
        <w:t xml:space="preserve"> messages and content in </w:t>
      </w:r>
      <w:r w:rsidR="004B54A0">
        <w:rPr>
          <w:szCs w:val="23"/>
        </w:rPr>
        <w:t xml:space="preserve">chat </w:t>
      </w:r>
      <w:r w:rsidR="004B54A0" w:rsidRPr="00701C77">
        <w:rPr>
          <w:szCs w:val="23"/>
        </w:rPr>
        <w:t>rooms may have been accessed.</w:t>
      </w:r>
      <w:r w:rsidR="004B54A0">
        <w:rPr>
          <w:szCs w:val="23"/>
        </w:rPr>
        <w:t xml:space="preserve"> In response, HipChat posted a security notice to the public about a </w:t>
      </w:r>
      <w:r w:rsidR="004B54A0" w:rsidRPr="00701C77">
        <w:rPr>
          <w:color w:val="080E14"/>
          <w:szCs w:val="25"/>
          <w:shd w:val="clear" w:color="auto" w:fill="FFFFFF"/>
        </w:rPr>
        <w:t xml:space="preserve">vulnerability </w:t>
      </w:r>
      <w:r w:rsidR="004B54A0">
        <w:rPr>
          <w:color w:val="080E14"/>
          <w:szCs w:val="25"/>
          <w:shd w:val="clear" w:color="auto" w:fill="FFFFFF"/>
        </w:rPr>
        <w:t>of the</w:t>
      </w:r>
      <w:r w:rsidR="004B54A0" w:rsidRPr="00701C77">
        <w:rPr>
          <w:color w:val="080E14"/>
          <w:szCs w:val="25"/>
          <w:shd w:val="clear" w:color="auto" w:fill="FFFFFF"/>
        </w:rPr>
        <w:t xml:space="preserve"> third-party library used by </w:t>
      </w:r>
      <w:r w:rsidR="004B54A0">
        <w:rPr>
          <w:color w:val="080E14"/>
          <w:szCs w:val="25"/>
          <w:shd w:val="clear" w:color="auto" w:fill="FFFFFF"/>
        </w:rPr>
        <w:t>their I</w:t>
      </w:r>
      <w:r w:rsidR="00F57DE9">
        <w:rPr>
          <w:color w:val="080E14"/>
          <w:szCs w:val="25"/>
          <w:shd w:val="clear" w:color="auto" w:fill="FFFFFF"/>
        </w:rPr>
        <w:t>M.</w:t>
      </w:r>
    </w:p>
    <w:p w:rsidR="00F57DE9" w:rsidRPr="00440E71" w:rsidRDefault="000E232D" w:rsidP="00715A1B">
      <w:pPr>
        <w:pStyle w:val="ListParagraph"/>
        <w:spacing w:line="480" w:lineRule="auto"/>
        <w:ind w:left="0" w:firstLine="720"/>
        <w:jc w:val="both"/>
      </w:pPr>
      <w:r>
        <w:rPr>
          <w:color w:val="080E14"/>
          <w:szCs w:val="25"/>
          <w:shd w:val="clear" w:color="auto" w:fill="FFFFFF"/>
        </w:rPr>
        <w:t xml:space="preserve">On an Internet </w:t>
      </w:r>
      <w:r w:rsidR="00F57DE9">
        <w:rPr>
          <w:color w:val="080E14"/>
          <w:szCs w:val="25"/>
          <w:shd w:val="clear" w:color="auto" w:fill="FFFFFF"/>
        </w:rPr>
        <w:t>post</w:t>
      </w:r>
      <w:r w:rsidR="007F163D">
        <w:rPr>
          <w:color w:val="080E14"/>
          <w:szCs w:val="25"/>
          <w:shd w:val="clear" w:color="auto" w:fill="FFFFFF"/>
        </w:rPr>
        <w:t>,</w:t>
      </w:r>
      <w:r w:rsidR="00F57DE9">
        <w:rPr>
          <w:color w:val="080E14"/>
          <w:szCs w:val="25"/>
          <w:shd w:val="clear" w:color="auto" w:fill="FFFFFF"/>
        </w:rPr>
        <w:t xml:space="preserve"> Marcel Ackerman explains the need to encrypt the Instant Messenger. </w:t>
      </w:r>
      <w:r w:rsidR="007F163D">
        <w:rPr>
          <w:color w:val="080E14"/>
          <w:szCs w:val="25"/>
          <w:shd w:val="clear" w:color="auto" w:fill="FFFFFF"/>
        </w:rPr>
        <w:t>Ackerman</w:t>
      </w:r>
      <w:r w:rsidR="00F57DE9">
        <w:rPr>
          <w:color w:val="080E14"/>
          <w:szCs w:val="25"/>
          <w:shd w:val="clear" w:color="auto" w:fill="FFFFFF"/>
        </w:rPr>
        <w:t xml:space="preserve"> provide</w:t>
      </w:r>
      <w:r w:rsidR="006B6078">
        <w:rPr>
          <w:color w:val="080E14"/>
          <w:szCs w:val="25"/>
          <w:shd w:val="clear" w:color="auto" w:fill="FFFFFF"/>
        </w:rPr>
        <w:t>s</w:t>
      </w:r>
      <w:r w:rsidR="00F57DE9">
        <w:rPr>
          <w:color w:val="080E14"/>
          <w:szCs w:val="25"/>
          <w:shd w:val="clear" w:color="auto" w:fill="FFFFFF"/>
        </w:rPr>
        <w:t xml:space="preserve"> recommendations on existing IM technology that are being used today and posted list of popular IM that </w:t>
      </w:r>
      <w:r w:rsidR="006B6078">
        <w:rPr>
          <w:color w:val="080E14"/>
          <w:szCs w:val="25"/>
          <w:shd w:val="clear" w:color="auto" w:fill="FFFFFF"/>
        </w:rPr>
        <w:t>is</w:t>
      </w:r>
      <w:r w:rsidR="00F57DE9">
        <w:rPr>
          <w:color w:val="080E14"/>
          <w:szCs w:val="25"/>
          <w:shd w:val="clear" w:color="auto" w:fill="FFFFFF"/>
        </w:rPr>
        <w:t xml:space="preserve"> equipped with security protocols. According to his blog, </w:t>
      </w:r>
      <w:r w:rsidR="00844F4A">
        <w:rPr>
          <w:color w:val="080E14"/>
          <w:szCs w:val="25"/>
          <w:shd w:val="clear" w:color="auto" w:fill="FFFFFF"/>
        </w:rPr>
        <w:t>people are</w:t>
      </w:r>
      <w:r w:rsidR="00F57DE9">
        <w:rPr>
          <w:color w:val="080E14"/>
          <w:szCs w:val="25"/>
          <w:shd w:val="clear" w:color="auto" w:fill="FFFFFF"/>
        </w:rPr>
        <w:t xml:space="preserve"> fooled </w:t>
      </w:r>
      <w:r w:rsidR="006B6078">
        <w:rPr>
          <w:color w:val="080E14"/>
          <w:szCs w:val="25"/>
          <w:shd w:val="clear" w:color="auto" w:fill="FFFFFF"/>
        </w:rPr>
        <w:t>by</w:t>
      </w:r>
      <w:r w:rsidR="00F57DE9">
        <w:rPr>
          <w:color w:val="080E14"/>
          <w:szCs w:val="25"/>
          <w:shd w:val="clear" w:color="auto" w:fill="FFFFFF"/>
        </w:rPr>
        <w:t xml:space="preserve"> </w:t>
      </w:r>
      <w:r w:rsidR="008F02C1">
        <w:rPr>
          <w:color w:val="080E14"/>
          <w:szCs w:val="25"/>
          <w:shd w:val="clear" w:color="auto" w:fill="FFFFFF"/>
        </w:rPr>
        <w:t>companies that use</w:t>
      </w:r>
      <w:r w:rsidR="00F57DE9">
        <w:rPr>
          <w:color w:val="080E14"/>
          <w:szCs w:val="25"/>
          <w:shd w:val="clear" w:color="auto" w:fill="FFFFFF"/>
        </w:rPr>
        <w:t xml:space="preserve"> security as </w:t>
      </w:r>
      <w:r w:rsidR="006B6078">
        <w:rPr>
          <w:color w:val="080E14"/>
          <w:szCs w:val="25"/>
          <w:shd w:val="clear" w:color="auto" w:fill="FFFFFF"/>
        </w:rPr>
        <w:t xml:space="preserve">a </w:t>
      </w:r>
      <w:r w:rsidR="00F57DE9">
        <w:rPr>
          <w:color w:val="080E14"/>
          <w:szCs w:val="25"/>
          <w:shd w:val="clear" w:color="auto" w:fill="FFFFFF"/>
        </w:rPr>
        <w:t>marketing buzzword</w:t>
      </w:r>
      <w:r w:rsidR="00BF1463">
        <w:rPr>
          <w:color w:val="080E14"/>
          <w:szCs w:val="25"/>
          <w:shd w:val="clear" w:color="auto" w:fill="FFFFFF"/>
        </w:rPr>
        <w:t xml:space="preserve">. </w:t>
      </w:r>
      <w:r w:rsidR="008F02C1">
        <w:rPr>
          <w:color w:val="080E14"/>
          <w:szCs w:val="25"/>
          <w:shd w:val="clear" w:color="auto" w:fill="FFFFFF"/>
        </w:rPr>
        <w:t xml:space="preserve">They will show the fancy user interface but do not provide details of the encryption or unwilling to disclose the algorithm for scrutiny </w:t>
      </w:r>
      <w:r w:rsidR="008F02C1">
        <w:rPr>
          <w:color w:val="080E14"/>
          <w:szCs w:val="25"/>
          <w:shd w:val="clear" w:color="auto" w:fill="FFFFFF"/>
        </w:rPr>
        <w:fldChar w:fldCharType="begin" w:fldLock="1"/>
      </w:r>
      <w:r w:rsidR="008F02C1">
        <w:rPr>
          <w:color w:val="080E14"/>
          <w:szCs w:val="25"/>
          <w:shd w:val="clear" w:color="auto" w:fill="FFFFFF"/>
        </w:rPr>
        <w:instrText>ADDIN CSL_CITATION {"citationItems":[{"id":"ITEM-1","itemData":{"author":[{"dropping-particle":"","family":"Ackermann","given":"Marcel","non-dropping-particle":"","parse-names":false,"suffix":""}],"id":"ITEM-1","issue":"January 2017","issued":{"date-parts":[["2018"]]},"number-of-pages":"1-10","title":"Encrypted Instant Messaging Recommendations January 2017 Why should you care ?","type":"report"},"uris":["http://www.mendeley.com/documents/?uuid=095f9c0d-3a1c-4719-8806-0b78f6fe4f1e"]}],"mendeley":{"formattedCitation":"(Ackermann, 2018)","plainTextFormattedCitation":"(Ackermann, 2018)","previouslyFormattedCitation":"(Ackermann, 2018)"},"properties":{"noteIndex":0},"schema":"https://github.com/citation-style-language/schema/raw/master/csl-citation.json"}</w:instrText>
      </w:r>
      <w:r w:rsidR="008F02C1">
        <w:rPr>
          <w:color w:val="080E14"/>
          <w:szCs w:val="25"/>
          <w:shd w:val="clear" w:color="auto" w:fill="FFFFFF"/>
        </w:rPr>
        <w:fldChar w:fldCharType="separate"/>
      </w:r>
      <w:r w:rsidR="008F02C1" w:rsidRPr="008F02C1">
        <w:rPr>
          <w:noProof/>
          <w:color w:val="080E14"/>
          <w:szCs w:val="25"/>
          <w:shd w:val="clear" w:color="auto" w:fill="FFFFFF"/>
        </w:rPr>
        <w:t>(Ackermann, 2018)</w:t>
      </w:r>
      <w:r w:rsidR="008F02C1">
        <w:rPr>
          <w:color w:val="080E14"/>
          <w:szCs w:val="25"/>
          <w:shd w:val="clear" w:color="auto" w:fill="FFFFFF"/>
        </w:rPr>
        <w:fldChar w:fldCharType="end"/>
      </w:r>
      <w:r w:rsidR="00992931" w:rsidRPr="00992931">
        <w:rPr>
          <w:vertAlign w:val="superscript"/>
        </w:rPr>
        <w:t xml:space="preserve"> </w:t>
      </w:r>
      <w:r w:rsidR="008F02C1">
        <w:rPr>
          <w:color w:val="080E14"/>
          <w:szCs w:val="25"/>
          <w:shd w:val="clear" w:color="auto" w:fill="FFFFFF"/>
        </w:rPr>
        <w:t>.</w:t>
      </w:r>
    </w:p>
    <w:p w:rsidR="00B6267D" w:rsidRPr="007B5185" w:rsidRDefault="004B54A0" w:rsidP="00B6267D">
      <w:pPr>
        <w:spacing w:line="480" w:lineRule="auto"/>
        <w:jc w:val="both"/>
        <w:rPr>
          <w:b/>
          <w:i/>
        </w:rPr>
      </w:pPr>
      <w:r>
        <w:rPr>
          <w:b/>
          <w:i/>
        </w:rPr>
        <w:t>IM Architecture</w:t>
      </w:r>
    </w:p>
    <w:p w:rsidR="00B6267D" w:rsidRPr="007B5185" w:rsidRDefault="004B54A0" w:rsidP="00715A1B">
      <w:pPr>
        <w:spacing w:line="480" w:lineRule="auto"/>
        <w:ind w:firstLine="720"/>
        <w:jc w:val="both"/>
        <w:rPr>
          <w:b/>
          <w:i/>
        </w:rPr>
      </w:pPr>
      <w:r w:rsidRPr="007B5185">
        <w:rPr>
          <w:b/>
          <w:i/>
        </w:rPr>
        <w:t>Client-Server Architecture</w:t>
      </w:r>
    </w:p>
    <w:p w:rsidR="00B6267D" w:rsidRDefault="004B54A0" w:rsidP="00715A1B">
      <w:pPr>
        <w:pStyle w:val="ListParagraph"/>
        <w:spacing w:line="480" w:lineRule="auto"/>
        <w:ind w:left="0" w:firstLine="720"/>
        <w:jc w:val="both"/>
      </w:pPr>
      <w:r>
        <w:t xml:space="preserve">The development of this prototype IM software largely depends on previous literary studies on client-server architecture and socket programming techniques. A thesis </w:t>
      </w:r>
      <w:r>
        <w:lastRenderedPageBreak/>
        <w:t xml:space="preserve">worth reviewing is the work of Tim Van </w:t>
      </w:r>
      <w:proofErr w:type="spellStart"/>
      <w:r>
        <w:t>Lokven</w:t>
      </w:r>
      <w:proofErr w:type="spellEnd"/>
      <w:r w:rsidR="00B278DC">
        <w:t xml:space="preserve"> (2011)</w:t>
      </w:r>
      <w:r>
        <w:t xml:space="preserve"> entitled Review and Comparison of Instant Messaging Protocols. </w:t>
      </w:r>
      <w:proofErr w:type="spellStart"/>
      <w:r w:rsidR="007F163D">
        <w:t>Lokven</w:t>
      </w:r>
      <w:proofErr w:type="spellEnd"/>
      <w:r>
        <w:t xml:space="preserve"> examines the architecture of the three (3) commonly used protocols by popular IM. These are Microsoft Notification (MSN), Open Source for Communication in Real-time (OSCAR), and the </w:t>
      </w:r>
      <w:r w:rsidRPr="00F86767">
        <w:t xml:space="preserve">Extensible Messaging and Presence Protocol (XMPP) </w:t>
      </w:r>
      <w:r>
        <w:t xml:space="preserve">protocol. </w:t>
      </w:r>
      <w:r w:rsidR="00813DB2">
        <w:t>T</w:t>
      </w:r>
      <w:r>
        <w:t>he efficiency of these protocols</w:t>
      </w:r>
      <w:r w:rsidR="00813DB2">
        <w:t xml:space="preserve"> is evaluated</w:t>
      </w:r>
      <w:r>
        <w:t xml:space="preserve"> based on</w:t>
      </w:r>
      <w:r w:rsidR="009A15F6">
        <w:t xml:space="preserve"> a</w:t>
      </w:r>
      <w:r>
        <w:t xml:space="preserve"> predefined set of criteria including its security. In his findings, </w:t>
      </w:r>
      <w:proofErr w:type="spellStart"/>
      <w:r w:rsidR="00813DB2">
        <w:t>Lokven</w:t>
      </w:r>
      <w:proofErr w:type="spellEnd"/>
      <w:r>
        <w:t xml:space="preserve"> stated that steps should be taken to encry</w:t>
      </w:r>
      <w:r w:rsidR="00BF1463">
        <w:t>pt messages sent to the servers</w:t>
      </w:r>
      <w:r>
        <w:t>.</w:t>
      </w:r>
    </w:p>
    <w:p w:rsidR="00F47636" w:rsidRDefault="00F47636" w:rsidP="00715A1B">
      <w:pPr>
        <w:pStyle w:val="ListParagraph"/>
        <w:spacing w:line="480" w:lineRule="auto"/>
        <w:ind w:left="0" w:firstLine="720"/>
        <w:jc w:val="both"/>
      </w:pPr>
      <w:r w:rsidRPr="00B434F9">
        <w:t>IM can also be developed using a web-based or browser-based architecture. I3M</w:t>
      </w:r>
      <w:r w:rsidR="00CB4E89" w:rsidRPr="00B434F9">
        <w:t xml:space="preserve"> is</w:t>
      </w:r>
      <w:r w:rsidRPr="00B434F9">
        <w:t xml:space="preserve"> an instant messaging and </w:t>
      </w:r>
      <w:proofErr w:type="gramStart"/>
      <w:r w:rsidRPr="00B434F9">
        <w:t>chat</w:t>
      </w:r>
      <w:proofErr w:type="gramEnd"/>
      <w:r w:rsidRPr="00B434F9">
        <w:t xml:space="preserve"> system developed</w:t>
      </w:r>
      <w:r w:rsidR="00CB4E89" w:rsidRPr="00B434F9">
        <w:t xml:space="preserve"> by Hans </w:t>
      </w:r>
      <w:proofErr w:type="spellStart"/>
      <w:r w:rsidR="00CB4E89" w:rsidRPr="00B434F9">
        <w:t>Schmid</w:t>
      </w:r>
      <w:proofErr w:type="spellEnd"/>
      <w:r w:rsidR="00CB4E89" w:rsidRPr="00B434F9">
        <w:t xml:space="preserve"> </w:t>
      </w:r>
      <w:r w:rsidR="00B434F9" w:rsidRPr="00B434F9">
        <w:t xml:space="preserve">for </w:t>
      </w:r>
      <w:r w:rsidR="00CB4E89" w:rsidRPr="00B434F9">
        <w:t>web</w:t>
      </w:r>
      <w:r w:rsidRPr="00B434F9">
        <w:t>-based report</w:t>
      </w:r>
      <w:r w:rsidR="000438E3" w:rsidRPr="00B434F9">
        <w:t>ing</w:t>
      </w:r>
      <w:r w:rsidR="00B434F9" w:rsidRPr="00B434F9">
        <w:t xml:space="preserve"> and collaboration</w:t>
      </w:r>
      <w:r w:rsidRPr="00B434F9">
        <w:t xml:space="preserve">. </w:t>
      </w:r>
      <w:r w:rsidR="00B434F9" w:rsidRPr="00B434F9">
        <w:t>The</w:t>
      </w:r>
      <w:r w:rsidRPr="00B434F9">
        <w:t xml:space="preserve"> I3M </w:t>
      </w:r>
      <w:r w:rsidR="00B434F9" w:rsidRPr="00B434F9">
        <w:t xml:space="preserve">application </w:t>
      </w:r>
      <w:r w:rsidR="009A15F6" w:rsidRPr="00B434F9">
        <w:t>server stores centrally all user accounts and provides</w:t>
      </w:r>
      <w:r w:rsidRPr="00B434F9">
        <w:t xml:space="preserve"> </w:t>
      </w:r>
      <w:r w:rsidR="00B434F9" w:rsidRPr="00B434F9">
        <w:t>communication to clients in the form of Web service.</w:t>
      </w:r>
      <w:r w:rsidRPr="00B434F9">
        <w:t xml:space="preserve"> The server </w:t>
      </w:r>
      <w:r w:rsidR="00B434F9" w:rsidRPr="00B434F9">
        <w:t>is</w:t>
      </w:r>
      <w:r w:rsidRPr="00B434F9">
        <w:t xml:space="preserve"> written in </w:t>
      </w:r>
      <w:r w:rsidR="00B434F9" w:rsidRPr="00B434F9">
        <w:t xml:space="preserve">Visual </w:t>
      </w:r>
      <w:r w:rsidRPr="00B434F9">
        <w:t xml:space="preserve">C# </w:t>
      </w:r>
      <w:r w:rsidR="00B434F9" w:rsidRPr="00B434F9">
        <w:t xml:space="preserve">and </w:t>
      </w:r>
      <w:r w:rsidRPr="00B434F9">
        <w:t xml:space="preserve">runs on </w:t>
      </w:r>
      <w:r w:rsidR="009A15F6">
        <w:t xml:space="preserve">the </w:t>
      </w:r>
      <w:r w:rsidRPr="00B434F9">
        <w:t xml:space="preserve">Windows 2000 </w:t>
      </w:r>
      <w:r w:rsidR="00B434F9" w:rsidRPr="00B434F9">
        <w:t xml:space="preserve">platform </w:t>
      </w:r>
      <w:r w:rsidR="00B434F9" w:rsidRPr="00B434F9">
        <w:fldChar w:fldCharType="begin" w:fldLock="1"/>
      </w:r>
      <w:r w:rsidR="00B434F9">
        <w:instrText>ADDIN CSL_CITATION {"citationItems":[{"id":"ITEM-1","itemData":{"ISBN":"4907531206","author":[{"dropping-particle":"","family":"Schmid","given":"Hans Albrecht","non-dropping-particle":"","parse-names":false,"suffix":""}],"id":"ITEM-1","issued":{"date-parts":[["0"]]},"title":"The Architecture of the Instant Messaging System I3M","type":"article-journal"},"uris":["http://www.mendeley.com/documents/?uuid=c6d7ba88-51bf-47ce-ad26-4965493deeef"]}],"mendeley":{"formattedCitation":"(Schmid, n.d.)","plainTextFormattedCitation":"(Schmid, n.d.)","previouslyFormattedCitation":"(Schmid, n.d.)"},"properties":{"noteIndex":0},"schema":"https://github.com/citation-style-language/schema/raw/master/csl-citation.json"}</w:instrText>
      </w:r>
      <w:r w:rsidR="00B434F9" w:rsidRPr="00B434F9">
        <w:fldChar w:fldCharType="separate"/>
      </w:r>
      <w:r w:rsidR="00B434F9" w:rsidRPr="00B434F9">
        <w:rPr>
          <w:noProof/>
        </w:rPr>
        <w:t>(Schmid, n.d.)</w:t>
      </w:r>
      <w:r w:rsidR="00B434F9" w:rsidRPr="00B434F9">
        <w:fldChar w:fldCharType="end"/>
      </w:r>
      <w:r w:rsidR="004E0EBE" w:rsidRPr="004E0EBE">
        <w:rPr>
          <w:color w:val="080E14"/>
          <w:szCs w:val="25"/>
          <w:shd w:val="clear" w:color="auto" w:fill="FFFFFF"/>
          <w:vertAlign w:val="superscript"/>
        </w:rPr>
        <w:t xml:space="preserve"> </w:t>
      </w:r>
      <w:r w:rsidRPr="00B434F9">
        <w:t xml:space="preserve">. </w:t>
      </w:r>
    </w:p>
    <w:p w:rsidR="00B6267D" w:rsidRDefault="004B54A0" w:rsidP="00715A1B">
      <w:pPr>
        <w:pStyle w:val="ListParagraph"/>
        <w:spacing w:line="480" w:lineRule="auto"/>
        <w:ind w:left="0" w:firstLine="720"/>
        <w:jc w:val="both"/>
      </w:pPr>
      <w:proofErr w:type="spellStart"/>
      <w:r>
        <w:t>Yulianto</w:t>
      </w:r>
      <w:proofErr w:type="spellEnd"/>
      <w:r>
        <w:t xml:space="preserve"> (2015), in his proposed IM architecture model, outlines the use of XMPP protocol and </w:t>
      </w:r>
      <w:proofErr w:type="spellStart"/>
      <w:r>
        <w:t>OpenFire</w:t>
      </w:r>
      <w:proofErr w:type="spellEnd"/>
      <w:r>
        <w:t xml:space="preserve"> web server as a cost-effective means to develop an Android-based IM applicati</w:t>
      </w:r>
      <w:r w:rsidR="009A15F6">
        <w:t>on</w:t>
      </w:r>
      <w:r>
        <w:t>. The web server is used to implement a web application and can communicate via XMPP with chat s</w:t>
      </w:r>
      <w:r w:rsidR="00BF1463">
        <w:t xml:space="preserve">erver and MySQL as its database. </w:t>
      </w:r>
      <w:proofErr w:type="spellStart"/>
      <w:r w:rsidR="007F163D">
        <w:t>Yulianto</w:t>
      </w:r>
      <w:proofErr w:type="spellEnd"/>
      <w:r w:rsidR="00BF1463">
        <w:t xml:space="preserve"> </w:t>
      </w:r>
      <w:r>
        <w:t>concluded that his proposed architect is running well and ninety-three percent (93%) of the respondents are willing to install his IM to their terminals.</w:t>
      </w:r>
    </w:p>
    <w:p w:rsidR="00B6267D" w:rsidRDefault="00813DB2" w:rsidP="00715A1B">
      <w:pPr>
        <w:pStyle w:val="ListParagraph"/>
        <w:spacing w:line="480" w:lineRule="auto"/>
        <w:ind w:left="0" w:firstLine="720"/>
        <w:jc w:val="both"/>
      </w:pPr>
      <w:r>
        <w:t>I</w:t>
      </w:r>
      <w:r w:rsidR="004B54A0">
        <w:t xml:space="preserve">n </w:t>
      </w:r>
      <w:r>
        <w:t>a</w:t>
      </w:r>
      <w:r w:rsidR="004B54A0">
        <w:t xml:space="preserve"> presentation during Hackathon – a convention for ethical hackers and cybersecurity professionals, </w:t>
      </w:r>
      <w:r>
        <w:t xml:space="preserve">Eugene </w:t>
      </w:r>
      <w:proofErr w:type="spellStart"/>
      <w:r>
        <w:t>Letuchy</w:t>
      </w:r>
      <w:proofErr w:type="spellEnd"/>
      <w:r w:rsidR="004B54A0">
        <w:t xml:space="preserve"> reveals the chat architecture of Facebook Messenger.  Facebook uses </w:t>
      </w:r>
      <w:proofErr w:type="spellStart"/>
      <w:r w:rsidR="004B54A0">
        <w:t>Erlang</w:t>
      </w:r>
      <w:proofErr w:type="spellEnd"/>
      <w:r w:rsidR="004B54A0">
        <w:t xml:space="preserve"> Programming Language to develop their chat application. Client browsers send messages using Ajax scripting; web server receives this message and creates a channel for every client. </w:t>
      </w:r>
      <w:proofErr w:type="spellStart"/>
      <w:r w:rsidR="004B54A0">
        <w:t>Erlang</w:t>
      </w:r>
      <w:proofErr w:type="spellEnd"/>
      <w:r w:rsidR="004B54A0">
        <w:t xml:space="preserve"> powers the backend of the web </w:t>
      </w:r>
      <w:r w:rsidR="004B54A0">
        <w:lastRenderedPageBreak/>
        <w:t>servers aggregating and distributing all messages. Eventually, Facebook rewrites its chat application codes to C++ for stability and scalability</w:t>
      </w:r>
      <w:r>
        <w:t xml:space="preserve"> (</w:t>
      </w:r>
      <w:proofErr w:type="spellStart"/>
      <w:r>
        <w:t>Letuchy</w:t>
      </w:r>
      <w:proofErr w:type="spellEnd"/>
      <w:r>
        <w:t>, 2007)</w:t>
      </w:r>
      <w:r w:rsidR="004B54A0">
        <w:t>.</w:t>
      </w:r>
    </w:p>
    <w:p w:rsidR="00B6267D" w:rsidRPr="004142F0" w:rsidRDefault="004B54A0" w:rsidP="00715A1B">
      <w:pPr>
        <w:pStyle w:val="ListParagraph"/>
        <w:spacing w:line="480" w:lineRule="auto"/>
        <w:ind w:left="0" w:firstLine="360"/>
        <w:jc w:val="both"/>
      </w:pPr>
      <w:proofErr w:type="spellStart"/>
      <w:r>
        <w:t>Linan</w:t>
      </w:r>
      <w:proofErr w:type="spellEnd"/>
      <w:r>
        <w:t xml:space="preserve"> Zheng (2005)</w:t>
      </w:r>
      <w:r w:rsidR="000E232D">
        <w:t xml:space="preserve"> explains</w:t>
      </w:r>
      <w:r>
        <w:t xml:space="preserve"> the possibility of developing an integrated communication platform through the combination of “Presence” technology and instant messaging. The “Presence” service allows users to know the status of his peers and can decide what communication channel to use whether SMS, Video Call, or leave a voice message. </w:t>
      </w:r>
      <w:r w:rsidR="007F163D">
        <w:t>Zheng</w:t>
      </w:r>
      <w:r>
        <w:t xml:space="preserve"> also examines the use of </w:t>
      </w:r>
      <w:r w:rsidR="009A15F6">
        <w:t xml:space="preserve">the </w:t>
      </w:r>
      <w:r>
        <w:t xml:space="preserve">Jabber protocol, a fork from XMPP, and outlines the flow </w:t>
      </w:r>
      <w:r w:rsidR="00BF1463">
        <w:t>of messages using this protocol</w:t>
      </w:r>
      <w:r>
        <w:t xml:space="preserve">. </w:t>
      </w:r>
    </w:p>
    <w:p w:rsidR="00B6267D" w:rsidRPr="00715A1B" w:rsidRDefault="004B54A0" w:rsidP="00715A1B">
      <w:pPr>
        <w:spacing w:line="480" w:lineRule="auto"/>
        <w:ind w:firstLine="720"/>
        <w:jc w:val="both"/>
        <w:rPr>
          <w:b/>
          <w:i/>
        </w:rPr>
      </w:pPr>
      <w:r w:rsidRPr="00715A1B">
        <w:rPr>
          <w:b/>
          <w:i/>
        </w:rPr>
        <w:t>Socket Programming</w:t>
      </w:r>
    </w:p>
    <w:p w:rsidR="00B6267D" w:rsidRDefault="004B54A0" w:rsidP="00715A1B">
      <w:pPr>
        <w:pStyle w:val="ListParagraph"/>
        <w:spacing w:line="480" w:lineRule="auto"/>
        <w:ind w:left="0" w:firstLine="720"/>
        <w:jc w:val="both"/>
      </w:pPr>
      <w:r w:rsidRPr="006D4977">
        <w:t>A socket</w:t>
      </w:r>
      <w:r>
        <w:t xml:space="preserve"> whether Transmission Control Protocol (TCP) or User Datagram Protocol (UDP)</w:t>
      </w:r>
      <w:r w:rsidRPr="006D4977">
        <w:t xml:space="preserve"> is one of the fundamental </w:t>
      </w:r>
      <w:r w:rsidR="00AF6A96">
        <w:t>and significant protocols in developing</w:t>
      </w:r>
      <w:r>
        <w:t xml:space="preserve"> </w:t>
      </w:r>
      <w:r w:rsidR="009A15F6">
        <w:t xml:space="preserve">a </w:t>
      </w:r>
      <w:r w:rsidR="00AF6A96">
        <w:t>client-server application</w:t>
      </w:r>
      <w:r>
        <w:t xml:space="preserve">. </w:t>
      </w:r>
      <w:r w:rsidR="00AF6A96">
        <w:t xml:space="preserve">TCP or UDP </w:t>
      </w:r>
      <w:r>
        <w:t>Sockets enable</w:t>
      </w:r>
      <w:r w:rsidRPr="006D4977">
        <w:t xml:space="preserve"> </w:t>
      </w:r>
      <w:r>
        <w:t>software applications</w:t>
      </w:r>
      <w:r w:rsidRPr="006D4977">
        <w:t xml:space="preserve"> to communicate</w:t>
      </w:r>
      <w:r>
        <w:t xml:space="preserve"> </w:t>
      </w:r>
      <w:r w:rsidR="009A15F6">
        <w:t xml:space="preserve">with </w:t>
      </w:r>
      <w:r>
        <w:t>each other</w:t>
      </w:r>
      <w:r w:rsidR="00AF6A96">
        <w:t xml:space="preserve"> in a network.</w:t>
      </w:r>
      <w:r>
        <w:t xml:space="preserve"> Singh (2014) elucidated the process of TCP connections and how it creates sockets. </w:t>
      </w:r>
      <w:r w:rsidR="00AF6A96">
        <w:t>A</w:t>
      </w:r>
      <w:r>
        <w:t>p</w:t>
      </w:r>
      <w:r w:rsidR="00AF6A96">
        <w:t>plication X connects to A</w:t>
      </w:r>
      <w:r>
        <w:t>pplication</w:t>
      </w:r>
      <w:r w:rsidR="00AF6A96">
        <w:t xml:space="preserve"> Y</w:t>
      </w:r>
      <w:r>
        <w:t xml:space="preserve"> using the command “</w:t>
      </w:r>
      <w:proofErr w:type="spellStart"/>
      <w:r>
        <w:t>tcp.connect</w:t>
      </w:r>
      <w:proofErr w:type="spellEnd"/>
      <w:r>
        <w:t>”</w:t>
      </w:r>
      <w:r w:rsidR="00AF6A96">
        <w:t xml:space="preserve"> while Application Y waits for any application to connect using the</w:t>
      </w:r>
      <w:r>
        <w:t xml:space="preserve"> “</w:t>
      </w:r>
      <w:proofErr w:type="spellStart"/>
      <w:r>
        <w:t>tcp.accept</w:t>
      </w:r>
      <w:proofErr w:type="spellEnd"/>
      <w:r>
        <w:t>”</w:t>
      </w:r>
      <w:r w:rsidR="00AF6A96">
        <w:t xml:space="preserve"> command</w:t>
      </w:r>
      <w:r>
        <w:t>. Once a connection is established a socket is created for that connection.  Application X then uses the socket to stream or transmit data through the command “</w:t>
      </w:r>
      <w:proofErr w:type="spellStart"/>
      <w:r>
        <w:t>socket.send</w:t>
      </w:r>
      <w:proofErr w:type="spellEnd"/>
      <w:r>
        <w:t>” while on the other end</w:t>
      </w:r>
      <w:r w:rsidR="009A15F6">
        <w:t>;</w:t>
      </w:r>
      <w:r>
        <w:t xml:space="preserve"> </w:t>
      </w:r>
      <w:r w:rsidR="009A15F6">
        <w:t>a</w:t>
      </w:r>
      <w:r>
        <w:t>pplication Y receives the packet using “</w:t>
      </w:r>
      <w:proofErr w:type="spellStart"/>
      <w:r>
        <w:t>socket.receive</w:t>
      </w:r>
      <w:proofErr w:type="spellEnd"/>
      <w:r>
        <w:t>”.  S</w:t>
      </w:r>
      <w:r w:rsidRPr="00503E14">
        <w:t>ocket</w:t>
      </w:r>
      <w:r>
        <w:t>s act as</w:t>
      </w:r>
      <w:r w:rsidRPr="00503E14">
        <w:t xml:space="preserve"> an endpoint for a two-way communication link between two </w:t>
      </w:r>
      <w:r>
        <w:t>applications</w:t>
      </w:r>
      <w:r w:rsidRPr="00503E14">
        <w:t xml:space="preserve"> running on </w:t>
      </w:r>
      <w:r>
        <w:t>a</w:t>
      </w:r>
      <w:r w:rsidRPr="00503E14">
        <w:t xml:space="preserve"> network.</w:t>
      </w:r>
    </w:p>
    <w:p w:rsidR="00B6267D" w:rsidRDefault="004B54A0" w:rsidP="00715A1B">
      <w:pPr>
        <w:pStyle w:val="ListParagraph"/>
        <w:spacing w:line="480" w:lineRule="auto"/>
        <w:ind w:left="0" w:firstLine="720"/>
        <w:jc w:val="both"/>
      </w:pPr>
      <w:r>
        <w:t xml:space="preserve">Socket programming is the backbone of almost all client-server applications like web services, email services, telnet services, IM, and other applications who implement similar TCP and UDP protocols. By learning socket programming, </w:t>
      </w:r>
      <w:r w:rsidR="00FA3C83">
        <w:t>programmers</w:t>
      </w:r>
      <w:r>
        <w:t xml:space="preserve"> can </w:t>
      </w:r>
      <w:r>
        <w:lastRenderedPageBreak/>
        <w:t xml:space="preserve">develop </w:t>
      </w:r>
      <w:r w:rsidR="00FA3C83">
        <w:t>network application that allows data transmission from one host to another.</w:t>
      </w:r>
      <w:r>
        <w:t xml:space="preserve"> </w:t>
      </w:r>
      <w:r w:rsidR="00B24D2F">
        <w:t xml:space="preserve">Similarly, </w:t>
      </w:r>
      <w:r w:rsidR="00FA3C83">
        <w:t>Microsoft developed MSN or Microsoft Network for its proprietary IM</w:t>
      </w:r>
      <w:r w:rsidR="00B24D2F">
        <w:t xml:space="preserve"> and</w:t>
      </w:r>
      <w:r>
        <w:t xml:space="preserve"> A</w:t>
      </w:r>
      <w:r w:rsidR="00FA3C83">
        <w:t xml:space="preserve">merica </w:t>
      </w:r>
      <w:r>
        <w:t>O</w:t>
      </w:r>
      <w:r w:rsidR="00FA3C83">
        <w:t xml:space="preserve">nline (AOL) developed </w:t>
      </w:r>
      <w:r w:rsidR="00FA3C83" w:rsidRPr="00FA3C83">
        <w:t>Open System for Communic</w:t>
      </w:r>
      <w:r w:rsidR="00FA3C83">
        <w:t>a</w:t>
      </w:r>
      <w:r w:rsidR="00FA3C83" w:rsidRPr="00FA3C83">
        <w:t xml:space="preserve">tion in </w:t>
      </w:r>
      <w:proofErr w:type="spellStart"/>
      <w:r w:rsidR="00FA3C83" w:rsidRPr="00FA3C83">
        <w:t>Realtime</w:t>
      </w:r>
      <w:proofErr w:type="spellEnd"/>
      <w:r w:rsidR="00FA3C83">
        <w:t xml:space="preserve"> (OSCAR)</w:t>
      </w:r>
      <w:r w:rsidR="00B24D2F">
        <w:t xml:space="preserve"> for AIM application.</w:t>
      </w:r>
      <w:r>
        <w:t xml:space="preserve"> Abba (2013) developed a LAN Chat Messenger (LCM) application using socket programming in JAVA language. His LCM created a solution to </w:t>
      </w:r>
      <w:r w:rsidR="009A15F6">
        <w:t xml:space="preserve">the </w:t>
      </w:r>
      <w:r>
        <w:t>organization’s inte</w:t>
      </w:r>
      <w:r w:rsidR="00BF1463">
        <w:t>rnal communication problem</w:t>
      </w:r>
      <w:r>
        <w:t>.</w:t>
      </w:r>
    </w:p>
    <w:p w:rsidR="0001248A" w:rsidRPr="00A17D5A" w:rsidRDefault="00003ACF" w:rsidP="0001248A">
      <w:pPr>
        <w:spacing w:line="480" w:lineRule="auto"/>
        <w:ind w:firstLine="720"/>
        <w:jc w:val="both"/>
      </w:pPr>
      <w:r>
        <w:t>In a journal from sciencedirect.com, Eddie Law and Roy Leung present</w:t>
      </w:r>
      <w:r w:rsidR="00EB5D2D">
        <w:t>ed</w:t>
      </w:r>
      <w:r>
        <w:t xml:space="preserve"> a unified layered architecture for a</w:t>
      </w:r>
      <w:r w:rsidR="00EB5D2D">
        <w:t>ny</w:t>
      </w:r>
      <w:r>
        <w:t xml:space="preserve"> TCP/IP networks. The </w:t>
      </w:r>
      <w:r w:rsidR="00EB5D2D">
        <w:t xml:space="preserve">model, </w:t>
      </w:r>
      <w:r>
        <w:t>known as Active Network Socket Programming (ANSP)</w:t>
      </w:r>
      <w:r w:rsidR="00EB5D2D">
        <w:t>,</w:t>
      </w:r>
      <w:r>
        <w:t xml:space="preserve"> allows </w:t>
      </w:r>
      <w:r w:rsidR="009A15F6">
        <w:t xml:space="preserve">an </w:t>
      </w:r>
      <w:r>
        <w:t xml:space="preserve">active application to be written once and run on multiple environments. </w:t>
      </w:r>
      <w:r w:rsidR="00EB5D2D">
        <w:t>T</w:t>
      </w:r>
      <w:r>
        <w:t>h</w:t>
      </w:r>
      <w:r w:rsidR="00EB5D2D">
        <w:t>is</w:t>
      </w:r>
      <w:r>
        <w:t xml:space="preserve"> unified programming interface layer is light-weighted and can be </w:t>
      </w:r>
      <w:r w:rsidR="00EB5D2D">
        <w:t xml:space="preserve">easily deployed </w:t>
      </w:r>
      <w:r w:rsidR="00EB5D2D">
        <w:fldChar w:fldCharType="begin" w:fldLock="1"/>
      </w:r>
      <w:r w:rsidR="00EB5D2D">
        <w:instrText>ADDIN CSL_CITATION {"citationItems":[{"id":"ITEM-1","itemData":{"DOI":"10.1016/S0141-9331(03)00026-7","ISSN":"01419331","abstract":"The concept of programmable nodes and active networks introduces programmability into communication networks. Code and data can be sent and modified on their ways to destinations. Recently, various research groups have designed and implemented their own execution platforms for active networks. Each design has its own benefits and drawbacks. Hence, there exist interoperability problems among them. Therefore in this paper, we introduce a concept that is similar to the socket programming for writing network programs. A set of simple interfaces, the Active Network Socket Programming (ANSP), for programming active applications is established. The resulting active applications will be able to work on top of all other execution environments in future. The ANSP offers a concept that is similar to 'write once, run everywhere.' It is an open programming model that active applications can work on all execution environments. It solves the heterogeneity within the active networks. This is especially useful when active applications need to access all regions within a heterogeneous network to deploy special service at critical points or to monitor the performance of the entire networks. Instead of introducing a new platform, our approach provides a thin, transparent layer on top of existing environments that can be easily installed for all active applications. © 2003 Elsevier Science B.V. All rights reserved.","author":[{"dropping-particle":"","family":"Eddie Law","given":"K. L.","non-dropping-particle":"","parse-names":false,"suffix":""},{"dropping-particle":"","family":"Leung","given":"R.","non-dropping-particle":"","parse-names":false,"suffix":""}],"container-title":"Microprocessors and Microsystems","id":"ITEM-1","issue":"5-6","issued":{"date-parts":[["2003"]]},"page":"277-284","title":"A design and implementation of active network socket programming","type":"article-journal","volume":"27"},"uris":["http://www.mendeley.com/documents/?uuid=6eb592af-928e-4fbb-a75d-5fa0fb232ac3"]}],"mendeley":{"formattedCitation":"(Eddie Law &amp; Leung, 2003)","plainTextFormattedCitation":"(Eddie Law &amp; Leung, 2003)","previouslyFormattedCitation":"(Eddie Law &amp; Leung, 2003)"},"properties":{"noteIndex":0},"schema":"https://github.com/citation-style-language/schema/raw/master/csl-citation.json"}</w:instrText>
      </w:r>
      <w:r w:rsidR="00EB5D2D">
        <w:fldChar w:fldCharType="separate"/>
      </w:r>
      <w:r w:rsidR="00EB5D2D" w:rsidRPr="00EB5D2D">
        <w:rPr>
          <w:noProof/>
        </w:rPr>
        <w:t>(Eddie Law &amp; Leung, 2003)</w:t>
      </w:r>
      <w:r w:rsidR="00EB5D2D">
        <w:fldChar w:fldCharType="end"/>
      </w:r>
      <w:r w:rsidR="00EB5D2D" w:rsidRPr="00EB5D2D">
        <w:rPr>
          <w:vertAlign w:val="superscript"/>
        </w:rPr>
        <w:t xml:space="preserve"> </w:t>
      </w:r>
      <w:r>
        <w:t>.</w:t>
      </w:r>
      <w:r w:rsidR="0001248A" w:rsidRPr="00A17D5A">
        <w:t xml:space="preserve"> </w:t>
      </w:r>
    </w:p>
    <w:p w:rsidR="00EB5D2D" w:rsidRPr="00A17D5A" w:rsidRDefault="00EB5D2D" w:rsidP="000F6803">
      <w:pPr>
        <w:widowControl w:val="0"/>
        <w:autoSpaceDE w:val="0"/>
        <w:autoSpaceDN w:val="0"/>
        <w:adjustRightInd w:val="0"/>
        <w:spacing w:line="480" w:lineRule="auto"/>
        <w:ind w:left="480" w:hanging="480"/>
      </w:pPr>
    </w:p>
    <w:p w:rsidR="00715A1B" w:rsidRDefault="004B54A0" w:rsidP="00B6267D">
      <w:pPr>
        <w:pStyle w:val="ListParagraph"/>
        <w:spacing w:line="480" w:lineRule="auto"/>
        <w:ind w:left="0"/>
        <w:jc w:val="both"/>
        <w:rPr>
          <w:b/>
          <w:i/>
        </w:rPr>
      </w:pPr>
      <w:r w:rsidRPr="007B5185">
        <w:rPr>
          <w:b/>
          <w:i/>
        </w:rPr>
        <w:t>Encryption Algorithm</w:t>
      </w:r>
    </w:p>
    <w:p w:rsidR="00B6267D" w:rsidRPr="007B5185" w:rsidRDefault="004B54A0" w:rsidP="00715A1B">
      <w:pPr>
        <w:pStyle w:val="ListParagraph"/>
        <w:spacing w:line="480" w:lineRule="auto"/>
        <w:ind w:left="0" w:firstLine="720"/>
        <w:jc w:val="both"/>
        <w:rPr>
          <w:b/>
          <w:i/>
        </w:rPr>
      </w:pPr>
      <w:r>
        <w:rPr>
          <w:b/>
          <w:i/>
        </w:rPr>
        <w:t>Advanced Encryption Standard (AES)</w:t>
      </w:r>
    </w:p>
    <w:p w:rsidR="00D01053" w:rsidRDefault="004B54A0" w:rsidP="00715A1B">
      <w:pPr>
        <w:pStyle w:val="ListParagraph"/>
        <w:spacing w:line="480" w:lineRule="auto"/>
        <w:ind w:left="0" w:firstLine="720"/>
        <w:jc w:val="both"/>
      </w:pPr>
      <w:r w:rsidRPr="00197E1F">
        <w:t>Data security is of utmost importance in any organization whether private or government sector</w:t>
      </w:r>
      <w:r>
        <w:t xml:space="preserve"> as </w:t>
      </w:r>
      <w:r w:rsidR="00940D32">
        <w:t>stated</w:t>
      </w:r>
      <w:r>
        <w:t xml:space="preserve"> in </w:t>
      </w:r>
      <w:r w:rsidR="009A0923">
        <w:t>previous</w:t>
      </w:r>
      <w:r>
        <w:t xml:space="preserve"> </w:t>
      </w:r>
      <w:r w:rsidR="00940D32">
        <w:t>section of this study</w:t>
      </w:r>
      <w:r w:rsidRPr="00197E1F">
        <w:t>.</w:t>
      </w:r>
      <w:r>
        <w:t xml:space="preserve"> Adoption of </w:t>
      </w:r>
      <w:r w:rsidRPr="00197E1F">
        <w:t xml:space="preserve">an encryption mechanism is </w:t>
      </w:r>
      <w:r w:rsidR="00E86794">
        <w:t xml:space="preserve">an </w:t>
      </w:r>
      <w:r w:rsidRPr="00197E1F">
        <w:t xml:space="preserve">effective, if not the most effective, means to achieve data security. Encryption converts plain messages to a format unreadable by any person. It </w:t>
      </w:r>
      <w:r>
        <w:t>mathematically scrambles</w:t>
      </w:r>
      <w:r w:rsidRPr="00197E1F">
        <w:t xml:space="preserve"> the data as it travels from the sender to the receiver.</w:t>
      </w:r>
      <w:r>
        <w:t xml:space="preserve"> </w:t>
      </w:r>
    </w:p>
    <w:p w:rsidR="00B6267D" w:rsidRDefault="004B54A0" w:rsidP="00715A1B">
      <w:pPr>
        <w:pStyle w:val="ListParagraph"/>
        <w:spacing w:line="480" w:lineRule="auto"/>
        <w:ind w:left="0" w:firstLine="720"/>
        <w:jc w:val="both"/>
      </w:pPr>
      <w:proofErr w:type="spellStart"/>
      <w:r>
        <w:t>Padate</w:t>
      </w:r>
      <w:proofErr w:type="spellEnd"/>
      <w:r>
        <w:t xml:space="preserve"> (2005), in his journal, emphasized the importance of data security and how Advanced Encryption Standard (AES) improves the security of any data communication application. AES which was originally called </w:t>
      </w:r>
      <w:proofErr w:type="spellStart"/>
      <w:r w:rsidRPr="009C254C">
        <w:t>Rijndael</w:t>
      </w:r>
      <w:proofErr w:type="spellEnd"/>
      <w:r>
        <w:t xml:space="preserve"> is an open-standard or open-book specification of an encryption algorithm published by the </w:t>
      </w:r>
      <w:r w:rsidRPr="009C254C">
        <w:t xml:space="preserve">U.S. National Institute of </w:t>
      </w:r>
      <w:r w:rsidRPr="009C254C">
        <w:lastRenderedPageBreak/>
        <w:t>Standards and Technology (NIST) in 2001</w:t>
      </w:r>
      <w:r>
        <w:t xml:space="preserve">. AES was selected among fifteen (15) encryption algorithms that were subjected to rigid test and evaluation. </w:t>
      </w:r>
      <w:r w:rsidRPr="009C254C">
        <w:t xml:space="preserve">AES was designed to </w:t>
      </w:r>
      <w:r>
        <w:t>be r</w:t>
      </w:r>
      <w:r w:rsidR="00182886">
        <w:t>esistant</w:t>
      </w:r>
      <w:r w:rsidRPr="009C254C">
        <w:t xml:space="preserve"> against all known </w:t>
      </w:r>
      <w:r>
        <w:t xml:space="preserve">brute-force </w:t>
      </w:r>
      <w:r w:rsidRPr="009C254C">
        <w:t>attacks.</w:t>
      </w:r>
      <w:r>
        <w:t xml:space="preserve"> It is a symmetric block cipher that comes in three key lengths: 128, 192, and 256 bit. </w:t>
      </w:r>
      <w:r w:rsidRPr="005D0CE2">
        <w:t xml:space="preserve">The basic </w:t>
      </w:r>
      <w:r>
        <w:t xml:space="preserve">implementation </w:t>
      </w:r>
      <w:r w:rsidRPr="005D0CE2">
        <w:t xml:space="preserve">of </w:t>
      </w:r>
      <w:r>
        <w:t>AES is</w:t>
      </w:r>
      <w:r w:rsidRPr="005D0CE2">
        <w:t xml:space="preserve"> simple </w:t>
      </w:r>
      <w:r>
        <w:t>mathematical</w:t>
      </w:r>
      <w:r w:rsidRPr="005D0CE2">
        <w:t xml:space="preserve"> </w:t>
      </w:r>
      <w:r>
        <w:t xml:space="preserve">and </w:t>
      </w:r>
      <w:r w:rsidRPr="005D0CE2">
        <w:t>logical table lookup</w:t>
      </w:r>
      <w:r>
        <w:t xml:space="preserve"> </w:t>
      </w:r>
      <w:r w:rsidRPr="005D0CE2">
        <w:t xml:space="preserve">operations. </w:t>
      </w:r>
      <w:r w:rsidR="00D01053">
        <w:t xml:space="preserve">This symmetric key algorithm is fully open to </w:t>
      </w:r>
      <w:r w:rsidR="00855CB9">
        <w:t xml:space="preserve">the </w:t>
      </w:r>
      <w:r w:rsidR="00D01053">
        <w:t xml:space="preserve">public for evaluation and scrutiny, and to ensure transparent analysis and validation of the design. </w:t>
      </w:r>
    </w:p>
    <w:p w:rsidR="00B6267D" w:rsidRDefault="004B54A0" w:rsidP="00715A1B">
      <w:pPr>
        <w:pStyle w:val="ListParagraph"/>
        <w:spacing w:line="480" w:lineRule="auto"/>
        <w:ind w:left="0" w:firstLine="720"/>
        <w:jc w:val="both"/>
      </w:pPr>
      <w:r>
        <w:t xml:space="preserve">This was further proved by Mahajan (2013) in his journal entitled </w:t>
      </w:r>
      <w:r w:rsidRPr="00445A50">
        <w:t>Study of   Encryption   Algorithms   AES,   DES, and   RSA   for   Security</w:t>
      </w:r>
      <w:r>
        <w:t xml:space="preserve">. Based on his test </w:t>
      </w:r>
      <w:r w:rsidRPr="002A1712">
        <w:t>result</w:t>
      </w:r>
      <w:r>
        <w:t>,</w:t>
      </w:r>
      <w:r w:rsidRPr="002A1712">
        <w:t xml:space="preserve"> </w:t>
      </w:r>
      <w:r w:rsidR="00813DB2">
        <w:t>Mahajan</w:t>
      </w:r>
      <w:r w:rsidRPr="002A1712">
        <w:t xml:space="preserve"> concluded that </w:t>
      </w:r>
      <w:r w:rsidR="00855CB9">
        <w:t xml:space="preserve">the </w:t>
      </w:r>
      <w:r w:rsidRPr="002A1712">
        <w:t xml:space="preserve">AES algorithm </w:t>
      </w:r>
      <w:r>
        <w:t>is faster than</w:t>
      </w:r>
      <w:r w:rsidRPr="002A1712">
        <w:t xml:space="preserve"> RSA </w:t>
      </w:r>
      <w:r>
        <w:t>which</w:t>
      </w:r>
      <w:r w:rsidRPr="002A1712">
        <w:t xml:space="preserve"> consume</w:t>
      </w:r>
      <w:r>
        <w:t>s</w:t>
      </w:r>
      <w:r w:rsidRPr="002A1712">
        <w:t xml:space="preserve"> longest encryption time.</w:t>
      </w:r>
      <w:r>
        <w:t xml:space="preserve"> Further,</w:t>
      </w:r>
      <w:r w:rsidRPr="002A1712">
        <w:t xml:space="preserve"> </w:t>
      </w:r>
      <w:r>
        <w:t>d</w:t>
      </w:r>
      <w:r w:rsidRPr="002A1712">
        <w:t xml:space="preserve">ecryption of AES </w:t>
      </w:r>
      <w:r>
        <w:t>is</w:t>
      </w:r>
      <w:r w:rsidRPr="002A1712">
        <w:t xml:space="preserve"> better than other algorithms.</w:t>
      </w:r>
      <w:r>
        <w:t xml:space="preserve"> </w:t>
      </w:r>
    </w:p>
    <w:p w:rsidR="00B6267D" w:rsidRPr="00715A1B" w:rsidRDefault="004B54A0" w:rsidP="00715A1B">
      <w:pPr>
        <w:spacing w:line="480" w:lineRule="auto"/>
        <w:ind w:firstLine="720"/>
        <w:jc w:val="both"/>
        <w:rPr>
          <w:b/>
          <w:i/>
        </w:rPr>
      </w:pPr>
      <w:r w:rsidRPr="00715A1B">
        <w:rPr>
          <w:b/>
          <w:i/>
        </w:rPr>
        <w:t>Steganography</w:t>
      </w:r>
      <w:r w:rsidR="00DA0328" w:rsidRPr="00715A1B">
        <w:rPr>
          <w:b/>
          <w:i/>
        </w:rPr>
        <w:t xml:space="preserve"> or Hiding Technique</w:t>
      </w:r>
    </w:p>
    <w:p w:rsidR="00B6267D" w:rsidRDefault="004B54A0" w:rsidP="00715A1B">
      <w:pPr>
        <w:pStyle w:val="ListParagraph"/>
        <w:spacing w:line="480" w:lineRule="auto"/>
        <w:ind w:left="0" w:firstLine="720"/>
        <w:jc w:val="both"/>
      </w:pPr>
      <w:r w:rsidRPr="008833F8">
        <w:t>Steganography</w:t>
      </w:r>
      <w:r>
        <w:rPr>
          <w:b/>
        </w:rPr>
        <w:t xml:space="preserve"> </w:t>
      </w:r>
      <w:r>
        <w:t xml:space="preserve">is a type of cryptography which conceals or hides valuable information inside a benign object. Previous research on cryptography at Technological University of the Philippines (TUP) offers a </w:t>
      </w:r>
      <w:r w:rsidR="00E86794">
        <w:t xml:space="preserve">viable option for encryption </w:t>
      </w:r>
      <w:r w:rsidR="00644875">
        <w:t>to</w:t>
      </w:r>
      <w:r w:rsidR="00E86794">
        <w:t xml:space="preserve"> complement the</w:t>
      </w:r>
      <w:r>
        <w:t xml:space="preserve"> AES. </w:t>
      </w:r>
      <w:r w:rsidR="00F870F5">
        <w:t>Agustin</w:t>
      </w:r>
      <w:r>
        <w:t xml:space="preserve"> (2005), with his Hidden in Plain Sight thesis, discusses the method of hiding plain files into an image file. Contents or bytes of the file fill in the white spaces of the image file using Least Significant Bit (LSB) insertion technique. These blank spaces are almost unnoticeable to the human eye. Such method of encryption is commonly called steganography. While there are </w:t>
      </w:r>
      <w:r w:rsidR="00EA1186">
        <w:t xml:space="preserve">several methods in steganography </w:t>
      </w:r>
      <w:proofErr w:type="spellStart"/>
      <w:r w:rsidR="00EA1186">
        <w:t>Ma</w:t>
      </w:r>
      <w:r>
        <w:t>r</w:t>
      </w:r>
      <w:r w:rsidR="00EA1186">
        <w:t>d</w:t>
      </w:r>
      <w:r>
        <w:t>onio</w:t>
      </w:r>
      <w:proofErr w:type="spellEnd"/>
      <w:r>
        <w:t xml:space="preserve"> provided a unique method </w:t>
      </w:r>
      <w:r w:rsidR="00EA1186">
        <w:t>in</w:t>
      </w:r>
      <w:r>
        <w:t xml:space="preserve"> securing </w:t>
      </w:r>
      <w:r w:rsidR="00EA1186">
        <w:t xml:space="preserve">the </w:t>
      </w:r>
      <w:r>
        <w:t>password. The plain password is translated in</w:t>
      </w:r>
      <w:r w:rsidR="00855CB9">
        <w:t>to a</w:t>
      </w:r>
      <w:r>
        <w:t xml:space="preserve"> numerical value using shift, modulo and XOR bitwise operations.</w:t>
      </w:r>
    </w:p>
    <w:p w:rsidR="00B6267D" w:rsidRPr="00D0504C" w:rsidRDefault="004B54A0" w:rsidP="00715A1B">
      <w:pPr>
        <w:pStyle w:val="ListParagraph"/>
        <w:spacing w:line="480" w:lineRule="auto"/>
        <w:ind w:left="0" w:firstLine="720"/>
        <w:jc w:val="both"/>
      </w:pPr>
      <w:r>
        <w:lastRenderedPageBreak/>
        <w:t xml:space="preserve">Steganography technique is further implemented in the thesis of Torres (2012) entitled Development of </w:t>
      </w:r>
      <w:proofErr w:type="spellStart"/>
      <w:r>
        <w:t>FileGuard</w:t>
      </w:r>
      <w:proofErr w:type="spellEnd"/>
      <w:r>
        <w:t xml:space="preserve">: Steganography Software. Torres simplified steganography technique by creating modules or algorithms for extraction, encryption, and compression. </w:t>
      </w:r>
      <w:proofErr w:type="spellStart"/>
      <w:r>
        <w:t>FileGuard</w:t>
      </w:r>
      <w:proofErr w:type="spellEnd"/>
      <w:r>
        <w:t xml:space="preserve"> software passed the test and evaluation of quality software based on its functionality, Usability, Reliability, Efficiency, Portability, and Maintainability.</w:t>
      </w:r>
    </w:p>
    <w:p w:rsidR="006F530E" w:rsidRPr="006F530E" w:rsidRDefault="006F530E" w:rsidP="006F530E">
      <w:pPr>
        <w:spacing w:line="480" w:lineRule="auto"/>
        <w:jc w:val="both"/>
        <w:rPr>
          <w:b/>
          <w:i/>
        </w:rPr>
      </w:pPr>
      <w:r>
        <w:rPr>
          <w:b/>
          <w:i/>
        </w:rPr>
        <w:tab/>
      </w:r>
    </w:p>
    <w:p w:rsidR="00B6267D" w:rsidRPr="007B5185" w:rsidRDefault="004B54A0" w:rsidP="00B6267D">
      <w:pPr>
        <w:spacing w:line="480" w:lineRule="auto"/>
        <w:jc w:val="both"/>
        <w:rPr>
          <w:b/>
          <w:i/>
        </w:rPr>
      </w:pPr>
      <w:r w:rsidRPr="007B5185">
        <w:rPr>
          <w:b/>
          <w:i/>
        </w:rPr>
        <w:t xml:space="preserve">Integration of Cryptography into </w:t>
      </w:r>
      <w:r w:rsidR="00DA0328">
        <w:rPr>
          <w:b/>
          <w:i/>
        </w:rPr>
        <w:t>Software Applications</w:t>
      </w:r>
    </w:p>
    <w:p w:rsidR="00722D8C" w:rsidRPr="00DA0328" w:rsidRDefault="00DA0328" w:rsidP="00715A1B">
      <w:pPr>
        <w:spacing w:line="480" w:lineRule="auto"/>
        <w:ind w:firstLine="720"/>
        <w:jc w:val="both"/>
        <w:rPr>
          <w:b/>
          <w:i/>
        </w:rPr>
      </w:pPr>
      <w:r w:rsidRPr="00DA0328">
        <w:rPr>
          <w:b/>
          <w:i/>
        </w:rPr>
        <w:t>Desktop Applications (Standalone)</w:t>
      </w:r>
    </w:p>
    <w:p w:rsidR="00CD72DE" w:rsidRDefault="00722D8C" w:rsidP="00715A1B">
      <w:pPr>
        <w:spacing w:line="480" w:lineRule="auto"/>
        <w:ind w:firstLine="720"/>
        <w:jc w:val="both"/>
      </w:pPr>
      <w:r>
        <w:t>Establishing</w:t>
      </w:r>
      <w:r w:rsidR="00055D81" w:rsidRPr="00055D81">
        <w:t xml:space="preserve"> </w:t>
      </w:r>
      <w:r w:rsidR="009C3979">
        <w:t>a secure data transmission requires implementation of</w:t>
      </w:r>
      <w:r w:rsidR="00055D81" w:rsidRPr="00055D81">
        <w:t xml:space="preserve"> cryptographic</w:t>
      </w:r>
      <w:r w:rsidR="009C3979">
        <w:t xml:space="preserve"> </w:t>
      </w:r>
      <w:r w:rsidR="0050725F">
        <w:t>in the communication channel</w:t>
      </w:r>
      <w:r w:rsidR="00055D81" w:rsidRPr="00055D81">
        <w:t xml:space="preserve">. </w:t>
      </w:r>
      <w:r w:rsidR="0050725F">
        <w:t xml:space="preserve">Both sender and receiver must agree upon a set of </w:t>
      </w:r>
      <w:r w:rsidR="009C3979">
        <w:t xml:space="preserve">security </w:t>
      </w:r>
      <w:r w:rsidR="0050725F">
        <w:t xml:space="preserve">protocols for them to communicate and understand each other </w:t>
      </w:r>
      <w:r w:rsidR="0050725F">
        <w:fldChar w:fldCharType="begin" w:fldLock="1"/>
      </w:r>
      <w:r w:rsidR="0031015D">
        <w:instrText>ADDIN CSL_CITATION {"citationItems":[{"id":"ITEM-1","itemData":{"DOI":"10.1016/j.procs.2015.08.381","ISBN":"5939958257","ISSN":"18770509","abstract":"Instant Messaging in mobile devices can be considered one of the most used services in mobile communications. Security properties such as integrity and confidentiality must be maximized. This paper proposes a new symmetric encryption mechanism for instant text messaging in mobile devices. Our mechanism uses a sequence of prime numbers obtained from a bi-dimensional matrix and a secret key for the encryption process. The proposed solution has been compared with other well-known symmetric and asymmetric algorithms such as DES, AES, RSA, MD2, MD5, SHA. Results show that symmetrical mechanisms are more efficient for instant messaging and that our mechanism is suitable for the encryption of instant text messaging in mobile devices due to its low complexity, performance, robustness and ease of implementation.","author":[{"dropping-particle":"","family":"Pozo","given":"Ivan","non-dropping-particle":"Del","parse-names":false,"suffix":""},{"dropping-particle":"","family":"Iturralde","given":"Mauricio","non-dropping-particle":"","parse-names":false,"suffix":""}],"container-title":"Procedia Computer Science","id":"ITEM-1","issue":"Mcs","issued":{"date-parts":[["2015"]]},"page":"533-538","publisher":"Elsevier Masson SAS","title":"CI: A new encryption mechanism for instant messaging in mobile devices","type":"article-journal","volume":"63"},"uris":["http://www.mendeley.com/documents/?uuid=dab768a7-4e9f-4723-908a-ff50a3a64eba"]}],"mendeley":{"formattedCitation":"(Del Pozo &amp; Iturralde, 2015)","plainTextFormattedCitation":"(Del Pozo &amp; Iturralde, 2015)","previouslyFormattedCitation":"(Del Pozo &amp; Iturralde, 2015)"},"properties":{"noteIndex":0},"schema":"https://github.com/citation-style-language/schema/raw/master/csl-citation.json"}</w:instrText>
      </w:r>
      <w:r w:rsidR="0050725F">
        <w:fldChar w:fldCharType="separate"/>
      </w:r>
      <w:r w:rsidR="0050725F" w:rsidRPr="0050725F">
        <w:rPr>
          <w:noProof/>
        </w:rPr>
        <w:t>(Del Pozo &amp; Iturralde, 2015)</w:t>
      </w:r>
      <w:r w:rsidR="0050725F">
        <w:fldChar w:fldCharType="end"/>
      </w:r>
      <w:r w:rsidR="00CD72DE">
        <w:t>.</w:t>
      </w:r>
    </w:p>
    <w:p w:rsidR="00B6267D" w:rsidRDefault="004B54A0" w:rsidP="00B6267D">
      <w:pPr>
        <w:spacing w:line="480" w:lineRule="auto"/>
        <w:jc w:val="both"/>
      </w:pPr>
      <w:r>
        <w:tab/>
      </w:r>
      <w:proofErr w:type="spellStart"/>
      <w:r>
        <w:t>Remijan</w:t>
      </w:r>
      <w:proofErr w:type="spellEnd"/>
      <w:r>
        <w:t xml:space="preserve"> (2014) </w:t>
      </w:r>
      <w:r w:rsidR="009C3979">
        <w:t>briefly discussed</w:t>
      </w:r>
      <w:r>
        <w:t xml:space="preserve"> the procedure in integrating encryption to a Visual C# application using the readily available Class component for AES. According to him, t</w:t>
      </w:r>
      <w:r w:rsidRPr="00956629">
        <w:t xml:space="preserve">he code </w:t>
      </w:r>
      <w:r>
        <w:t>for AES</w:t>
      </w:r>
      <w:r w:rsidRPr="00956629">
        <w:t xml:space="preserve"> encryption and decryption is not very long</w:t>
      </w:r>
      <w:r>
        <w:t xml:space="preserve"> since this is an open standard published by NIST</w:t>
      </w:r>
      <w:r w:rsidR="009C3979">
        <w:t>.</w:t>
      </w:r>
      <w:r w:rsidRPr="00956629">
        <w:t xml:space="preserve"> </w:t>
      </w:r>
      <w:r w:rsidR="009C3979">
        <w:t>However,</w:t>
      </w:r>
      <w:r w:rsidRPr="00956629">
        <w:t xml:space="preserve"> figuring out the right </w:t>
      </w:r>
      <w:r>
        <w:t>method, variable, and</w:t>
      </w:r>
      <w:r w:rsidRPr="00956629">
        <w:t xml:space="preserve"> configuration is the tricky part.</w:t>
      </w:r>
      <w:r>
        <w:t xml:space="preserve"> </w:t>
      </w:r>
      <w:proofErr w:type="spellStart"/>
      <w:r w:rsidR="00813DB2">
        <w:t>Remijan</w:t>
      </w:r>
      <w:proofErr w:type="spellEnd"/>
      <w:r>
        <w:t xml:space="preserve"> uploaded his AES project in the Github.com for anyone to evaluate and use it.  </w:t>
      </w:r>
    </w:p>
    <w:p w:rsidR="00DA0328" w:rsidRPr="00DA0328" w:rsidRDefault="00DA0328" w:rsidP="008F02C1">
      <w:pPr>
        <w:spacing w:line="480" w:lineRule="auto"/>
        <w:jc w:val="both"/>
        <w:rPr>
          <w:b/>
          <w:i/>
        </w:rPr>
      </w:pPr>
      <w:r>
        <w:tab/>
      </w:r>
      <w:r w:rsidRPr="00DA0328">
        <w:rPr>
          <w:b/>
          <w:i/>
        </w:rPr>
        <w:t>Email Application</w:t>
      </w:r>
      <w:r>
        <w:rPr>
          <w:b/>
          <w:i/>
        </w:rPr>
        <w:t xml:space="preserve"> (Client-Server)</w:t>
      </w:r>
    </w:p>
    <w:p w:rsidR="00DA0328" w:rsidRDefault="00CD72DE" w:rsidP="00B6267D">
      <w:pPr>
        <w:spacing w:line="480" w:lineRule="auto"/>
        <w:jc w:val="both"/>
      </w:pPr>
      <w:r>
        <w:tab/>
        <w:t xml:space="preserve">Recent </w:t>
      </w:r>
      <w:r w:rsidR="00447A91">
        <w:t xml:space="preserve">developments in email communication introduce the adoption of asynchronous or certificate-based encryption into the email. </w:t>
      </w:r>
      <w:r w:rsidR="00992931">
        <w:t>A</w:t>
      </w:r>
      <w:r w:rsidR="00992931" w:rsidRPr="00992931">
        <w:t xml:space="preserve"> study </w:t>
      </w:r>
      <w:r w:rsidR="00992931">
        <w:t xml:space="preserve">from Jakarta, Indonesia </w:t>
      </w:r>
      <w:r w:rsidR="00992931" w:rsidRPr="00992931">
        <w:t xml:space="preserve">proposes a secure method of e-mail communication using a hybrid </w:t>
      </w:r>
      <w:r w:rsidR="00992931">
        <w:t>encryption.</w:t>
      </w:r>
      <w:r w:rsidR="00992931" w:rsidRPr="00992931">
        <w:t xml:space="preserve"> </w:t>
      </w:r>
      <w:r w:rsidR="00992931">
        <w:lastRenderedPageBreak/>
        <w:t>It</w:t>
      </w:r>
      <w:r w:rsidR="00992931" w:rsidRPr="00992931">
        <w:t xml:space="preserve"> combines </w:t>
      </w:r>
      <w:r w:rsidR="00992931">
        <w:t xml:space="preserve">hash function, </w:t>
      </w:r>
      <w:r w:rsidR="00992931" w:rsidRPr="00992931">
        <w:t>symmetric encryption</w:t>
      </w:r>
      <w:r w:rsidR="00992931">
        <w:t xml:space="preserve"> and</w:t>
      </w:r>
      <w:r w:rsidR="00992931" w:rsidRPr="00992931">
        <w:t xml:space="preserve"> asymmetric encryption</w:t>
      </w:r>
      <w:r w:rsidR="00992931">
        <w:t xml:space="preserve"> </w:t>
      </w:r>
      <w:r w:rsidR="00992931">
        <w:fldChar w:fldCharType="begin" w:fldLock="1"/>
      </w:r>
      <w:r w:rsidR="00992931">
        <w:instrText>ADDIN CSL_CITATION {"citationItems":[{"id":"ITEM-1","itemData":{"DOI":"10.12928/telkomnika.v10i4.397","ISSN":"2302-9293","abstract":"One of the most popular internet services is electronic mail (e-mail). By using mobile devices with internet connection, e-mail can be widely used by anyone to exchange information anywhere and anytime whether public or confidential. Unfortunately, there are some security issues with email communication; e-mail is sent in over open networks and e-mail is stored on potentially insecure mail servers. Moreover, e-mail has no integrity protection so the body can be undectected altered in transit or on the e-mail server. E-mail also has no data origin authentication, so people cannot be sure that the emails they receive are from the e-mail address owner. In order to solve this problem, this study proposes a secure method of e-mail communication on Android-based mobile devices using a hybrid cryptosystem which combines symmetric encryption, asymmetric encryption and hash function. The experimental results show that the proposed method succeeded in meeting those aspects of information security including confidentiality, data integrity, authentication, and non-repudiation. (English) [ABSTRACT FROM AUTHOR]","author":[{"dropping-particle":"","family":"Mantoro","given":"Teddy","non-dropping-particle":"","parse-names":false,"suffix":""},{"dropping-particle":"","family":"Zakariya","given":"Andri","non-dropping-particle":"","parse-names":false,"suffix":""}],"container-title":"TELKOMNIKA (Telecommunication, Computing, Electronics and Control)","id":"ITEM-1","issue":"4","issued":{"date-parts":[["2012"]]},"page":"807-814","title":"Securing E-mail Communication Using Hybrid Cryptosystem on Android-based Mobile Devices","type":"article-journal","volume":"10"},"uris":["http://www.mendeley.com/documents/?uuid=b16d82e0-ba6c-4212-ace0-e865c8cc1343"]}],"mendeley":{"formattedCitation":"(Mantoro &amp; Zakariya, 2012)","plainTextFormattedCitation":"(Mantoro &amp; Zakariya, 2012)","previouslyFormattedCitation":"(Mantoro &amp; Zakariya, 2012)"},"properties":{"noteIndex":0},"schema":"https://github.com/citation-style-language/schema/raw/master/csl-citation.json"}</w:instrText>
      </w:r>
      <w:r w:rsidR="00992931">
        <w:fldChar w:fldCharType="separate"/>
      </w:r>
      <w:r w:rsidR="00992931" w:rsidRPr="00992931">
        <w:rPr>
          <w:noProof/>
        </w:rPr>
        <w:t>(Mantoro &amp; Zakariya, 2012)</w:t>
      </w:r>
      <w:r w:rsidR="00992931">
        <w:fldChar w:fldCharType="end"/>
      </w:r>
      <w:r w:rsidR="00992931" w:rsidRPr="00992931">
        <w:t>.</w:t>
      </w:r>
      <w:r w:rsidR="00992931">
        <w:t xml:space="preserve"> </w:t>
      </w:r>
      <w:r w:rsidR="00447A91">
        <w:t>Th</w:t>
      </w:r>
      <w:r w:rsidR="00992931">
        <w:t>e study</w:t>
      </w:r>
      <w:r w:rsidR="00447A91">
        <w:t xml:space="preserve"> is further enhanced by </w:t>
      </w:r>
      <w:proofErr w:type="spellStart"/>
      <w:r w:rsidR="00447A91">
        <w:t>Criseldo</w:t>
      </w:r>
      <w:proofErr w:type="spellEnd"/>
      <w:r w:rsidR="00447A91">
        <w:t xml:space="preserve"> </w:t>
      </w:r>
      <w:proofErr w:type="spellStart"/>
      <w:r w:rsidR="00447A91">
        <w:t>Calinawan</w:t>
      </w:r>
      <w:proofErr w:type="spellEnd"/>
      <w:r w:rsidR="00447A91">
        <w:t xml:space="preserve"> in his research</w:t>
      </w:r>
      <w:r w:rsidR="008354EE">
        <w:t xml:space="preserve"> “</w:t>
      </w:r>
      <w:r w:rsidR="008354EE" w:rsidRPr="008354EE">
        <w:t>Hybrid Encryption Algorithm Implementation on Electronic Mail Service</w:t>
      </w:r>
      <w:r w:rsidR="008354EE">
        <w:t xml:space="preserve">”. The researcher implemented the </w:t>
      </w:r>
      <w:proofErr w:type="spellStart"/>
      <w:r w:rsidR="008354EE" w:rsidRPr="008354EE">
        <w:t>Rivest</w:t>
      </w:r>
      <w:proofErr w:type="spellEnd"/>
      <w:r w:rsidR="008354EE" w:rsidRPr="008354EE">
        <w:t>–Shamir–</w:t>
      </w:r>
      <w:proofErr w:type="spellStart"/>
      <w:r w:rsidR="008354EE" w:rsidRPr="008354EE">
        <w:t>Adle</w:t>
      </w:r>
      <w:r w:rsidR="008354EE">
        <w:t>man</w:t>
      </w:r>
      <w:proofErr w:type="spellEnd"/>
      <w:r w:rsidR="008354EE">
        <w:t xml:space="preserve"> (RSA), a certificate-based encryption, and his own encryption algorithm written in </w:t>
      </w:r>
      <w:r w:rsidR="00855CB9">
        <w:t>PHP</w:t>
      </w:r>
      <w:r w:rsidR="008354EE">
        <w:t xml:space="preserve"> language into a webmail client.</w:t>
      </w:r>
      <w:r w:rsidR="00447A91" w:rsidRPr="00447A91">
        <w:t xml:space="preserve"> </w:t>
      </w:r>
      <w:r w:rsidR="008354EE">
        <w:t>The result shows</w:t>
      </w:r>
      <w:r w:rsidR="00447A91" w:rsidRPr="00447A91">
        <w:t xml:space="preserve"> faster execution time, </w:t>
      </w:r>
      <w:r w:rsidR="008354EE">
        <w:t xml:space="preserve">reliability, and improved </w:t>
      </w:r>
      <w:r w:rsidR="00447A91" w:rsidRPr="00447A91">
        <w:t>security</w:t>
      </w:r>
      <w:r w:rsidR="008354EE">
        <w:t xml:space="preserve"> </w:t>
      </w:r>
      <w:r w:rsidR="008354EE">
        <w:fldChar w:fldCharType="begin" w:fldLock="1"/>
      </w:r>
      <w:r w:rsidR="008354EE">
        <w:instrText>ADDIN CSL_CITATION {"citationItems":[{"id":"ITEM-1","itemData":{"DOI":"https://dx.doi.org/10.18868/sher1j.01.00115.01","abstract":"The study focuses on two main objectives, to develop a Hybrid Encryption Algorithm and design a Pretty Good Privacy using the developed hybrid encryption algorithm. The researcher developed hybrid encryption algorithm composed of two known and effective encryption algorithms namely the RSA and Solitaire Encryption Algorithms. The goal is to enhance its security vulnerability against any unexpected attacks, reliability and speed of execution. Utilizing a Bluff key generation where it hides the session key used to generate the keystream. Eventually decreased the vulnerability of the algorithm from hackers or cyber attackers. The developed algorithm will then be integrated on an existing open source email client. As a result, the system, as expected, will provide a new breed of Pretty Good Privacy system. The sender will be able to send and receive encrypted email in text format messages over the internet. The system is designed to be more robust and flexible compared to other existing email clients with PGP feature. That even a non-PGP email services online will be able to decrypt the email messages in a user-friendly interface. An RSA key management protocol is utilized to decipher the message confidentially using a private key that is available for download online. The proponent utilized the existing open source Roundcube Webmail client. The result showed that the algorithm executes faster compared to the existing RSA algorithm at an average time difference of 0.11 seconds using similar hardware specifications and software requirements. The developed PGP System has a particular limit on formatted and plaintext encryption/decryption processes where it does not support Multipurpose Internet Mail Extensions (MIME) handling.","author":[{"dropping-particle":"","family":"Calinawan","given":"Criseldo C","non-dropping-particle":"","parse-names":false,"suffix":""}],"container-title":"SMCC Higher Education Research Journal","id":"ITEM-1","issue":"January","issued":{"date-parts":[["2015"]]},"page":"1-16","title":"Hybrid Encryption Algorithm Implementation on Electronic Mail Service","type":"article-journal","volume":"1"},"uris":["http://www.mendeley.com/documents/?uuid=35e9b4da-beb5-4bb7-a020-396184989339"]}],"mendeley":{"formattedCitation":"(Calinawan, 2015)","plainTextFormattedCitation":"(Calinawan, 2015)","previouslyFormattedCitation":"(Calinawan, 2015)"},"properties":{"noteIndex":0},"schema":"https://github.com/citation-style-language/schema/raw/master/csl-citation.json"}</w:instrText>
      </w:r>
      <w:r w:rsidR="008354EE">
        <w:fldChar w:fldCharType="separate"/>
      </w:r>
      <w:r w:rsidR="008354EE" w:rsidRPr="008354EE">
        <w:rPr>
          <w:noProof/>
        </w:rPr>
        <w:t>(Calinawan, 2015)</w:t>
      </w:r>
      <w:r w:rsidR="008354EE">
        <w:fldChar w:fldCharType="end"/>
      </w:r>
      <w:r w:rsidR="008354EE">
        <w:t>.</w:t>
      </w:r>
    </w:p>
    <w:p w:rsidR="00DA0328" w:rsidRDefault="00DA0328" w:rsidP="00B6267D">
      <w:pPr>
        <w:spacing w:line="480" w:lineRule="auto"/>
        <w:jc w:val="both"/>
        <w:rPr>
          <w:b/>
          <w:i/>
        </w:rPr>
      </w:pPr>
      <w:r>
        <w:tab/>
      </w:r>
      <w:r w:rsidRPr="00DA0328">
        <w:rPr>
          <w:b/>
          <w:i/>
        </w:rPr>
        <w:t>Communication Application</w:t>
      </w:r>
      <w:r>
        <w:rPr>
          <w:b/>
          <w:i/>
        </w:rPr>
        <w:t xml:space="preserve"> (Client-Server)</w:t>
      </w:r>
    </w:p>
    <w:p w:rsidR="00DA0328" w:rsidRDefault="00DA0328" w:rsidP="00B6267D">
      <w:pPr>
        <w:spacing w:line="480" w:lineRule="auto"/>
        <w:jc w:val="both"/>
      </w:pPr>
      <w:r>
        <w:rPr>
          <w:b/>
          <w:i/>
        </w:rPr>
        <w:tab/>
      </w:r>
      <w:r>
        <w:t>Few studies are conducted to demonstrate the integration of</w:t>
      </w:r>
      <w:r w:rsidR="00D01053">
        <w:t xml:space="preserve"> an open standard encryption algorithm like the </w:t>
      </w:r>
      <w:r>
        <w:t>AES</w:t>
      </w:r>
      <w:r w:rsidR="00D01053">
        <w:t xml:space="preserve"> </w:t>
      </w:r>
      <w:r>
        <w:t>into a co</w:t>
      </w:r>
      <w:r w:rsidR="00D01053">
        <w:t>mmunication application (i.e. Instant Messenger)</w:t>
      </w:r>
      <w:r>
        <w:t xml:space="preserve">. </w:t>
      </w:r>
      <w:proofErr w:type="spellStart"/>
      <w:r w:rsidR="00D01053">
        <w:t>Moh</w:t>
      </w:r>
      <w:proofErr w:type="spellEnd"/>
      <w:r w:rsidR="00D01053">
        <w:t xml:space="preserve"> </w:t>
      </w:r>
      <w:proofErr w:type="spellStart"/>
      <w:r w:rsidR="00D01053">
        <w:t>Heng</w:t>
      </w:r>
      <w:proofErr w:type="spellEnd"/>
      <w:r w:rsidR="00D01053">
        <w:t xml:space="preserve"> Huong successfully integrates the AES 128-bit encryption into his communication application. </w:t>
      </w:r>
      <w:r w:rsidR="007F163D">
        <w:t>According to him,</w:t>
      </w:r>
      <w:r w:rsidR="00B26955">
        <w:t xml:space="preserve"> </w:t>
      </w:r>
      <w:r w:rsidR="00D01053" w:rsidRPr="00D01053">
        <w:t xml:space="preserve">AES </w:t>
      </w:r>
      <w:r w:rsidR="00B26955">
        <w:t xml:space="preserve">128 </w:t>
      </w:r>
      <w:r w:rsidR="008A7471">
        <w:t xml:space="preserve">encryption </w:t>
      </w:r>
      <w:r w:rsidR="00B26955">
        <w:t xml:space="preserve">provides a </w:t>
      </w:r>
      <w:r w:rsidR="009C3979">
        <w:t>more secure</w:t>
      </w:r>
      <w:r w:rsidR="00D01053" w:rsidRPr="00D01053">
        <w:t xml:space="preserve"> commu</w:t>
      </w:r>
      <w:r w:rsidR="00B26955">
        <w:t>nication than other</w:t>
      </w:r>
      <w:r w:rsidR="00D01053" w:rsidRPr="00D01053">
        <w:t xml:space="preserve"> encryption algorithm</w:t>
      </w:r>
      <w:r w:rsidR="00855CB9">
        <w:t>s</w:t>
      </w:r>
      <w:r w:rsidR="00D01053" w:rsidRPr="00D01053">
        <w:t>.</w:t>
      </w:r>
      <w:r w:rsidR="00B26955">
        <w:t xml:space="preserve"> The encrypted data is unbreakable until today using this algorithm </w:t>
      </w:r>
      <w:r w:rsidR="00B26955">
        <w:fldChar w:fldCharType="begin" w:fldLock="1"/>
      </w:r>
      <w:r w:rsidR="00B26955">
        <w:instrText>ADDIN CSL_CITATION {"citationItems":[{"id":"ITEM-1","itemData":{"author":[{"dropping-particle":"","family":"HUONG","given":"MOH HENG","non-dropping-particle":"","parse-names":false,"suffix":""}],"id":"ITEM-1","issue":"December","issued":{"date-parts":[["2014"]]},"publisher":"University of Malasia Pahang","title":"IMPLEMENTATION OF (AES) ADVANCED ENCRYPTION STANDARD ALGORITHM IN COMMUNICATION APPLICATION","type":"thesis"},"uris":["http://www.mendeley.com/documents/?uuid=dc93c752-a290-4f75-9d89-d1519d04c6f7"]}],"mendeley":{"formattedCitation":"(HUONG, 2014)","manualFormatting":"(Huong, 2014)","plainTextFormattedCitation":"(HUONG, 2014)","previouslyFormattedCitation":"(HUONG, 2014)"},"properties":{"noteIndex":0},"schema":"https://github.com/citation-style-language/schema/raw/master/csl-citation.json"}</w:instrText>
      </w:r>
      <w:r w:rsidR="00B26955">
        <w:fldChar w:fldCharType="separate"/>
      </w:r>
      <w:r w:rsidR="00B26955">
        <w:rPr>
          <w:noProof/>
        </w:rPr>
        <w:t>(Huong</w:t>
      </w:r>
      <w:r w:rsidR="00B26955" w:rsidRPr="00B26955">
        <w:rPr>
          <w:noProof/>
        </w:rPr>
        <w:t>, 2014)</w:t>
      </w:r>
      <w:r w:rsidR="00B26955">
        <w:fldChar w:fldCharType="end"/>
      </w:r>
      <w:r w:rsidR="0062153D" w:rsidRPr="0062153D">
        <w:rPr>
          <w:vertAlign w:val="superscript"/>
        </w:rPr>
        <w:t xml:space="preserve"> </w:t>
      </w:r>
      <w:r w:rsidR="00B26955">
        <w:t>.</w:t>
      </w:r>
    </w:p>
    <w:p w:rsidR="00830444" w:rsidRDefault="00830444" w:rsidP="008A7471">
      <w:pPr>
        <w:spacing w:line="480" w:lineRule="auto"/>
        <w:jc w:val="both"/>
      </w:pPr>
      <w:r>
        <w:tab/>
      </w:r>
      <w:r>
        <w:rPr>
          <w:b/>
          <w:i/>
        </w:rPr>
        <w:t>IM</w:t>
      </w:r>
      <w:r w:rsidRPr="00DA0328">
        <w:rPr>
          <w:b/>
          <w:i/>
        </w:rPr>
        <w:t xml:space="preserve"> Application</w:t>
      </w:r>
      <w:r>
        <w:rPr>
          <w:b/>
          <w:i/>
        </w:rPr>
        <w:t xml:space="preserve"> (Client-Server)</w:t>
      </w:r>
    </w:p>
    <w:p w:rsidR="009C3979" w:rsidRDefault="009C3979" w:rsidP="00C17D10">
      <w:pPr>
        <w:spacing w:line="480" w:lineRule="auto"/>
        <w:ind w:firstLine="720"/>
        <w:jc w:val="both"/>
      </w:pPr>
      <w:r>
        <w:t xml:space="preserve">Integration of the chosen encryption algorithm into the IM presents a huge challenge. By studying and adopting previous development of network application incorporating encryption algorithm significantly reduces the amount of time hard-coding these algorithms. Krishna (2011) published a journal of his method of integrating AES encryption into file transfer application using secure shell protocol. </w:t>
      </w:r>
      <w:r w:rsidR="007F163D">
        <w:t>It</w:t>
      </w:r>
      <w:r>
        <w:t xml:space="preserve"> uses a “Toolkit” to handle the process of encryption and password authentication. Toolkits are a readily available software component that can be integrated into the main application. </w:t>
      </w:r>
    </w:p>
    <w:p w:rsidR="00830444" w:rsidRPr="00DA0328" w:rsidRDefault="00691000" w:rsidP="00C17D10">
      <w:pPr>
        <w:spacing w:line="480" w:lineRule="auto"/>
        <w:ind w:firstLine="720"/>
        <w:jc w:val="both"/>
      </w:pPr>
      <w:r>
        <w:lastRenderedPageBreak/>
        <w:t>Google</w:t>
      </w:r>
      <w:r w:rsidR="00830444">
        <w:t xml:space="preserve"> patented a secure instant messaging called the AOL Instant Messaging. </w:t>
      </w:r>
      <w:r w:rsidR="00C17D10">
        <w:t>The secure IM adopts a certificate-based encryption.</w:t>
      </w:r>
      <w:r w:rsidR="00830444">
        <w:t xml:space="preserve"> A certificate authority (CA) issues security certificates to users</w:t>
      </w:r>
      <w:r w:rsidR="00C17D10">
        <w:t xml:space="preserve"> and use its public key</w:t>
      </w:r>
      <w:r w:rsidR="00830444">
        <w:t xml:space="preserve"> to encrypt messages and files for the user. </w:t>
      </w:r>
      <w:r w:rsidR="00C17D10">
        <w:t>The</w:t>
      </w:r>
      <w:r w:rsidR="00830444">
        <w:t xml:space="preserve"> user</w:t>
      </w:r>
      <w:r w:rsidR="00C17D10">
        <w:t xml:space="preserve"> then</w:t>
      </w:r>
      <w:r w:rsidR="00830444">
        <w:t xml:space="preserve"> sends his certificate to an </w:t>
      </w:r>
      <w:r w:rsidR="00C17D10">
        <w:t>IM</w:t>
      </w:r>
      <w:r w:rsidR="00830444">
        <w:t xml:space="preserve"> server which </w:t>
      </w:r>
      <w:r w:rsidR="00C17D10">
        <w:t>distributes</w:t>
      </w:r>
      <w:r w:rsidR="00830444">
        <w:t xml:space="preserve"> the user's certificate to other users. Users encrypt messages and files using </w:t>
      </w:r>
      <w:r w:rsidR="00855CB9">
        <w:t xml:space="preserve">a </w:t>
      </w:r>
      <w:r w:rsidR="00C17D10">
        <w:t>symmetric</w:t>
      </w:r>
      <w:r w:rsidR="00830444">
        <w:t xml:space="preserve"> encryption algorithm and the recipient’s certificate</w:t>
      </w:r>
      <w:r w:rsidR="00C17D10">
        <w:t xml:space="preserve"> </w:t>
      </w:r>
      <w:r w:rsidR="00C17D10">
        <w:fldChar w:fldCharType="begin" w:fldLock="1"/>
      </w:r>
      <w:r w:rsidR="00C17D10">
        <w:instrText>ADDIN CSL_CITATION {"citationItems":[{"id":"ITEM-1","itemData":{"DOI":"10.1016/j.(73)","ISBN":"2004001828","ISSN":"2004001828","PMID":"1000182772","author":[{"dropping-particle":"","family":"Lord","given":"Robert B.","non-dropping-particle":"","parse-names":false,"suffix":""},{"dropping-particle":"","family":"Hayes","given":"Terry N.","non-dropping-particle":"","parse-names":false,"suffix":""},{"dropping-particle":"","family":"Uberti","given":"Justin","non-dropping-particle":"","parse-names":false,"suffix":""}],"id":"ITEM-1","issue":"12","issued":{"date-parts":[["2016"]]},"number":"US 9,509,681 B2","page":"12-15","publisher-place":"US","title":"Secure IM, United States Patent","type":"patent","volume":"2"},"uris":["http://www.mendeley.com/documents/?uuid=d8d66a2b-31c6-4a50-913a-31ec01ebb912"]}],"mendeley":{"formattedCitation":"(US 9,509,681 B2, 2016)","plainTextFormattedCitation":"(US 9,509,681 B2, 2016)","previouslyFormattedCitation":"(US 9,509,681 B2, 2016)"},"properties":{"noteIndex":0},"schema":"https://github.com/citation-style-language/schema/raw/master/csl-citation.json"}</w:instrText>
      </w:r>
      <w:r w:rsidR="00C17D10">
        <w:fldChar w:fldCharType="separate"/>
      </w:r>
      <w:r w:rsidR="00C17D10" w:rsidRPr="00C17D10">
        <w:rPr>
          <w:noProof/>
        </w:rPr>
        <w:t>(US 9,509,681 B2, 2016)</w:t>
      </w:r>
      <w:r w:rsidR="00C17D10">
        <w:fldChar w:fldCharType="end"/>
      </w:r>
      <w:r w:rsidR="00C17D10" w:rsidRPr="00C17D10">
        <w:rPr>
          <w:noProof/>
          <w:vertAlign w:val="superscript"/>
        </w:rPr>
        <w:t xml:space="preserve"> </w:t>
      </w:r>
      <w:r w:rsidR="00C17D10">
        <w:t>.</w:t>
      </w:r>
    </w:p>
    <w:p w:rsidR="006F530E" w:rsidRDefault="00CD72DE" w:rsidP="00B26955">
      <w:pPr>
        <w:widowControl w:val="0"/>
        <w:autoSpaceDE w:val="0"/>
        <w:autoSpaceDN w:val="0"/>
        <w:adjustRightInd w:val="0"/>
        <w:spacing w:line="480" w:lineRule="auto"/>
        <w:ind w:left="480" w:hanging="480"/>
      </w:pPr>
      <w:r>
        <w:tab/>
      </w:r>
    </w:p>
    <w:p w:rsidR="006F530E" w:rsidRDefault="006F530E" w:rsidP="006F530E">
      <w:pPr>
        <w:spacing w:line="480" w:lineRule="auto"/>
        <w:jc w:val="both"/>
        <w:rPr>
          <w:b/>
          <w:i/>
        </w:rPr>
      </w:pPr>
      <w:r>
        <w:rPr>
          <w:b/>
          <w:i/>
        </w:rPr>
        <w:t>Software</w:t>
      </w:r>
    </w:p>
    <w:p w:rsidR="006F530E" w:rsidRDefault="006F530E" w:rsidP="006F530E">
      <w:pPr>
        <w:spacing w:line="480" w:lineRule="auto"/>
        <w:jc w:val="both"/>
        <w:rPr>
          <w:b/>
          <w:i/>
        </w:rPr>
      </w:pPr>
      <w:r>
        <w:rPr>
          <w:b/>
          <w:i/>
        </w:rPr>
        <w:tab/>
        <w:t>Programming Software</w:t>
      </w:r>
    </w:p>
    <w:p w:rsidR="00810B59" w:rsidRDefault="00810B59" w:rsidP="006F530E">
      <w:pPr>
        <w:spacing w:line="480" w:lineRule="auto"/>
        <w:jc w:val="both"/>
      </w:pPr>
      <w:r>
        <w:rPr>
          <w:b/>
          <w:i/>
        </w:rPr>
        <w:tab/>
      </w:r>
      <w:r>
        <w:t xml:space="preserve">Visual C sharp (#) </w:t>
      </w:r>
      <w:proofErr w:type="spellStart"/>
      <w:r>
        <w:t>dotNET</w:t>
      </w:r>
      <w:proofErr w:type="spellEnd"/>
      <w:r>
        <w:t xml:space="preserve"> (.NET) is one of the programming lan</w:t>
      </w:r>
      <w:r w:rsidR="00E364DC">
        <w:t>guages bundled in Visual Studio</w:t>
      </w:r>
      <w:r>
        <w:t xml:space="preserve">.NET. It is designed to develop </w:t>
      </w:r>
      <w:r w:rsidR="006C63F0">
        <w:t xml:space="preserve">a </w:t>
      </w:r>
      <w:r>
        <w:t>wide range of business-driven and enterprise applications.</w:t>
      </w:r>
      <w:r w:rsidR="0016527D">
        <w:t xml:space="preserve"> </w:t>
      </w:r>
      <w:r>
        <w:t xml:space="preserve">It </w:t>
      </w:r>
      <w:r w:rsidRPr="00810B59">
        <w:t>provide</w:t>
      </w:r>
      <w:r>
        <w:t>s</w:t>
      </w:r>
      <w:r w:rsidRPr="00810B59">
        <w:t xml:space="preserve"> </w:t>
      </w:r>
      <w:r>
        <w:t>simple</w:t>
      </w:r>
      <w:r w:rsidRPr="00810B59">
        <w:t xml:space="preserve"> </w:t>
      </w:r>
      <w:r>
        <w:t>but</w:t>
      </w:r>
      <w:r w:rsidRPr="00810B59">
        <w:t xml:space="preserve"> high</w:t>
      </w:r>
      <w:r>
        <w:t>-</w:t>
      </w:r>
      <w:r w:rsidRPr="00810B59">
        <w:t xml:space="preserve">performance </w:t>
      </w:r>
      <w:r>
        <w:t>object-oriented</w:t>
      </w:r>
      <w:r w:rsidRPr="00810B59">
        <w:t xml:space="preserve"> language </w:t>
      </w:r>
      <w:r w:rsidR="008A7471">
        <w:t>in a</w:t>
      </w:r>
      <w:r w:rsidR="0016527D">
        <w:t xml:space="preserve"> </w:t>
      </w:r>
      <w:r w:rsidRPr="00810B59">
        <w:t xml:space="preserve">.NET </w:t>
      </w:r>
      <w:r w:rsidR="008A7471">
        <w:t>environment</w:t>
      </w:r>
      <w:r w:rsidRPr="00810B59">
        <w:t xml:space="preserve">. </w:t>
      </w:r>
      <w:r w:rsidR="0016527D">
        <w:t>I</w:t>
      </w:r>
      <w:r w:rsidRPr="00810B59">
        <w:t>t</w:t>
      </w:r>
      <w:r w:rsidR="0016527D">
        <w:t xml:space="preserve"> also</w:t>
      </w:r>
      <w:r w:rsidRPr="00810B59">
        <w:t xml:space="preserve"> enables developers to build </w:t>
      </w:r>
      <w:r w:rsidR="0016527D">
        <w:t xml:space="preserve">applications for </w:t>
      </w:r>
      <w:r w:rsidR="00E364DC">
        <w:t xml:space="preserve">an </w:t>
      </w:r>
      <w:r w:rsidR="0016527D">
        <w:t>array of needs and requirements including deployable form</w:t>
      </w:r>
      <w:r w:rsidR="0016527D" w:rsidRPr="00810B59">
        <w:t>-based applications</w:t>
      </w:r>
      <w:r w:rsidR="0016527D">
        <w:t>, centralized transaction, operational and logistical automation, and network socket communication</w:t>
      </w:r>
      <w:r w:rsidR="00830444">
        <w:t>.</w:t>
      </w:r>
      <w:r w:rsidR="001F3A96">
        <w:t xml:space="preserve"> </w:t>
      </w:r>
      <w:r w:rsidR="001F3A96">
        <w:fldChar w:fldCharType="begin" w:fldLock="1"/>
      </w:r>
      <w:r w:rsidR="001F3A96">
        <w:instrText>ADDIN CSL_CITATION {"citationItems":[{"id":"ITEM-1","itemData":{"ISBN":"0782129110","author":[{"dropping-particle":"","family":"Price","given":"Jason","non-dropping-particle":"","parse-names":false,"suffix":""},{"dropping-particle":"","family":"Gunderloy","given":"Mike","non-dropping-particle":"","parse-names":false,"suffix":""}],"id":"ITEM-1","issued":{"date-parts":[["0"]]},"title":"Mastering™ Visual C#™.NET","type":"book"},"uris":["http://www.mendeley.com/documents/?uuid=527438b1-ad6a-476c-9d6e-b13b5dfa0ee1"]}],"mendeley":{"formattedCitation":"(Price &amp; Gunderloy, n.d.)","plainTextFormattedCitation":"(Price &amp; Gunderloy, n.d.)","previouslyFormattedCitation":"(Price &amp; Gunderloy, n.d.)"},"properties":{"noteIndex":0},"schema":"https://github.com/citation-style-language/schema/raw/master/csl-citation.json"}</w:instrText>
      </w:r>
      <w:r w:rsidR="001F3A96">
        <w:fldChar w:fldCharType="separate"/>
      </w:r>
      <w:proofErr w:type="gramStart"/>
      <w:r w:rsidR="001F3A96" w:rsidRPr="001F3A96">
        <w:rPr>
          <w:noProof/>
        </w:rPr>
        <w:t>(Price &amp; Gunderloy, n.d.)</w:t>
      </w:r>
      <w:r w:rsidR="001F3A96">
        <w:fldChar w:fldCharType="end"/>
      </w:r>
      <w:r w:rsidR="001236D3">
        <w:t>.</w:t>
      </w:r>
      <w:proofErr w:type="gramEnd"/>
    </w:p>
    <w:p w:rsidR="00EA3EFB" w:rsidRDefault="00722D8C" w:rsidP="00EA3EFB">
      <w:pPr>
        <w:spacing w:line="480" w:lineRule="auto"/>
        <w:jc w:val="both"/>
      </w:pPr>
      <w:r>
        <w:tab/>
        <w:t xml:space="preserve">C++ and C# are the ideal </w:t>
      </w:r>
      <w:r w:rsidR="00AF1EAC">
        <w:t>programming language</w:t>
      </w:r>
      <w:r w:rsidR="00182886">
        <w:t>s</w:t>
      </w:r>
      <w:r w:rsidR="00AF1EAC">
        <w:t xml:space="preserve"> for socket application development.</w:t>
      </w:r>
      <w:r w:rsidR="00EA6DB8">
        <w:t xml:space="preserve"> </w:t>
      </w:r>
      <w:r w:rsidR="00EA6DB8" w:rsidRPr="00EA6DB8">
        <w:t xml:space="preserve">The C# language aims to </w:t>
      </w:r>
      <w:r w:rsidR="00EA6DB8">
        <w:t xml:space="preserve">leverage the power of C++ with </w:t>
      </w:r>
      <w:r w:rsidR="00855CB9">
        <w:t>programmer-</w:t>
      </w:r>
      <w:r w:rsidR="00AF3AAC">
        <w:t xml:space="preserve">friendly environment and </w:t>
      </w:r>
      <w:r w:rsidR="00EA6DB8" w:rsidRPr="00EA6DB8">
        <w:t>ease of Visual Basic.</w:t>
      </w:r>
      <w:r w:rsidR="008A7471">
        <w:t xml:space="preserve"> The</w:t>
      </w:r>
      <w:r w:rsidR="00EA6DB8" w:rsidRPr="00EA6DB8">
        <w:t xml:space="preserve"> C#</w:t>
      </w:r>
      <w:r w:rsidR="008A7471">
        <w:t xml:space="preserve"> language</w:t>
      </w:r>
      <w:r w:rsidR="00EA6DB8" w:rsidRPr="00EA6DB8">
        <w:t xml:space="preserve"> is suitable for</w:t>
      </w:r>
      <w:r w:rsidR="00C72511">
        <w:t xml:space="preserve"> a</w:t>
      </w:r>
      <w:r w:rsidR="00EA6DB8" w:rsidRPr="00EA6DB8">
        <w:t xml:space="preserve"> </w:t>
      </w:r>
      <w:r w:rsidR="00EA6DB8">
        <w:t>firm and soft</w:t>
      </w:r>
      <w:r w:rsidR="00EA6DB8" w:rsidRPr="00EA6DB8">
        <w:t xml:space="preserve"> real-time applications</w:t>
      </w:r>
      <w:r w:rsidR="00AF3AAC">
        <w:t xml:space="preserve"> </w:t>
      </w:r>
      <w:r w:rsidR="00AF3AAC">
        <w:fldChar w:fldCharType="begin" w:fldLock="1"/>
      </w:r>
      <w:r w:rsidR="00AF3AAC">
        <w:instrText>ADDIN CSL_CITATION {"citationItems":[{"id":"ITEM-1","itemData":{"DOI":"10.1109/MS.2003.1159034","ISBN":"0740-7459 VO  - 20","ISSN":"07407459","abstract":"Microsoft's integrated development environment, Visual Studio.NET, includes a new programming language C (pronounced \"C sharp\"), which targets the .NET Framework. Both the .NET Framework and C are fairly well-documented technologies, but the platform's appropriateness for real-time systems has not received much attention. Microsoft doesn't specifically claim that C and NET are intended for real-time systems, but many of the platform's general purpose features including type unsafe features, thread synchronization, and overflow-sensitive arithmetic apply to real-time systems. This article will further explore C and the .NET Framework's suitability for real-time systems.","author":[{"dropping-particle":"","family":"Lutz","given":"Michael H.","non-dropping-particle":"","parse-names":false,"suffix":""},{"dropping-particle":"","family":"Laplante","given":"Phillip A.","non-dropping-particle":"","parse-names":false,"suffix":""}],"container-title":"IEEE Software","id":"ITEM-1","issue":"1","issued":{"date-parts":[["2003"]]},"page":"74-80","title":"C# and the .NET framework: Ready for real time?","type":"article-journal","volume":"20"},"uris":["http://www.mendeley.com/documents/?uuid=c1d8cae9-4ff7-40a3-8428-88483c208e0c"]}],"mendeley":{"formattedCitation":"(Lutz &amp; Laplante, 2003)","plainTextFormattedCitation":"(Lutz &amp; Laplante, 2003)","previouslyFormattedCitation":"(Lutz &amp; Laplante, 2003)"},"properties":{"noteIndex":0},"schema":"https://github.com/citation-style-language/schema/raw/master/csl-citation.json"}</w:instrText>
      </w:r>
      <w:r w:rsidR="00AF3AAC">
        <w:fldChar w:fldCharType="separate"/>
      </w:r>
      <w:r w:rsidR="00AF3AAC" w:rsidRPr="00AF3AAC">
        <w:rPr>
          <w:noProof/>
        </w:rPr>
        <w:t>(Lutz &amp; Laplante, 2003)</w:t>
      </w:r>
      <w:r w:rsidR="00AF3AAC">
        <w:fldChar w:fldCharType="end"/>
      </w:r>
      <w:r w:rsidR="00EA6DB8">
        <w:t>.</w:t>
      </w:r>
      <w:r w:rsidR="00AF1EAC">
        <w:t xml:space="preserve"> </w:t>
      </w:r>
      <w:proofErr w:type="spellStart"/>
      <w:r w:rsidR="00C72511">
        <w:t>Samia</w:t>
      </w:r>
      <w:proofErr w:type="spellEnd"/>
      <w:r w:rsidR="00C72511">
        <w:t xml:space="preserve"> </w:t>
      </w:r>
      <w:proofErr w:type="spellStart"/>
      <w:r w:rsidR="00C72511">
        <w:t>Tapur</w:t>
      </w:r>
      <w:proofErr w:type="spellEnd"/>
      <w:r w:rsidR="00C72511">
        <w:t xml:space="preserve"> introduced </w:t>
      </w:r>
      <w:r w:rsidR="002C1B95">
        <w:t>online laboratory courses that allow s</w:t>
      </w:r>
      <w:r w:rsidR="00AF1EAC">
        <w:t>tudents</w:t>
      </w:r>
      <w:r w:rsidR="002C1B95">
        <w:t xml:space="preserve"> to learn</w:t>
      </w:r>
      <w:r w:rsidR="00AF1EAC">
        <w:t xml:space="preserve"> the basic</w:t>
      </w:r>
      <w:r w:rsidR="002C1B95">
        <w:t xml:space="preserve"> and advance</w:t>
      </w:r>
      <w:r w:rsidR="00C72511">
        <w:t>d</w:t>
      </w:r>
      <w:r w:rsidR="002C1B95">
        <w:t xml:space="preserve"> </w:t>
      </w:r>
      <w:r w:rsidR="00AF1EAC">
        <w:t>function</w:t>
      </w:r>
      <w:r w:rsidR="002C1B95">
        <w:t>s</w:t>
      </w:r>
      <w:r w:rsidR="00AF1EAC">
        <w:t xml:space="preserve"> of</w:t>
      </w:r>
      <w:r w:rsidR="002C1B95">
        <w:t xml:space="preserve"> network</w:t>
      </w:r>
      <w:r w:rsidR="00AF1EAC">
        <w:t xml:space="preserve"> sockets</w:t>
      </w:r>
      <w:r w:rsidR="00AF3AAC">
        <w:t xml:space="preserve"> using C language</w:t>
      </w:r>
      <w:r w:rsidR="00AF1EAC">
        <w:t xml:space="preserve">. </w:t>
      </w:r>
      <w:r w:rsidR="002C1B95">
        <w:t>The s</w:t>
      </w:r>
      <w:r w:rsidR="00AF1EAC">
        <w:t xml:space="preserve">tudents </w:t>
      </w:r>
      <w:r w:rsidR="002C1B95">
        <w:t>can</w:t>
      </w:r>
      <w:r w:rsidR="00AF1EAC">
        <w:t xml:space="preserve"> better understand the </w:t>
      </w:r>
      <w:r w:rsidR="002C1B95">
        <w:t xml:space="preserve">behavior, </w:t>
      </w:r>
      <w:r w:rsidR="002C1B95">
        <w:lastRenderedPageBreak/>
        <w:t>properties, and functions of these sockets</w:t>
      </w:r>
      <w:r w:rsidR="00AF1EAC">
        <w:t xml:space="preserve"> during the connection of </w:t>
      </w:r>
      <w:r w:rsidR="00C72511">
        <w:t xml:space="preserve">the </w:t>
      </w:r>
      <w:r w:rsidR="00AF1EAC">
        <w:t xml:space="preserve">client </w:t>
      </w:r>
      <w:r w:rsidR="002C1B95">
        <w:t>to the</w:t>
      </w:r>
      <w:r w:rsidR="00AF1EAC">
        <w:t xml:space="preserve"> server </w:t>
      </w:r>
      <w:r w:rsidR="002C1B95">
        <w:t>through</w:t>
      </w:r>
      <w:r w:rsidR="00AF1EAC">
        <w:t xml:space="preserve"> </w:t>
      </w:r>
      <w:r w:rsidR="00EA3EFB">
        <w:t>simulated exercises</w:t>
      </w:r>
      <w:r w:rsidR="00AF3AAC">
        <w:t xml:space="preserve"> </w:t>
      </w:r>
      <w:r w:rsidR="00EA3EFB">
        <w:fldChar w:fldCharType="begin" w:fldLock="1"/>
      </w:r>
      <w:r w:rsidR="00EA3EFB">
        <w:instrText>ADDIN CSL_CITATION {"citationItems":[{"id":"ITEM-1","itemData":{"author":[{"dropping-particle":"","family":"Talpur","given":"Samia","non-dropping-particle":"","parse-names":false,"suffix":""}],"id":"ITEM-1","issue":"March","issued":{"date-parts":[["2016"]]},"page":"1-51","title":"Design and Implementation an Online Lab Exerciss for Teaching Developoment of client using socket programming in C","type":"article-journal"},"uris":["http://www.mendeley.com/documents/?uuid=1667b7d6-7936-42d4-8be4-08296cdf2293"]}],"mendeley":{"formattedCitation":"(Talpur, 2016)","plainTextFormattedCitation":"(Talpur, 2016)","previouslyFormattedCitation":"(Talpur, 2016)"},"properties":{"noteIndex":0},"schema":"https://github.com/citation-style-language/schema/raw/master/csl-citation.json"}</w:instrText>
      </w:r>
      <w:r w:rsidR="00EA3EFB">
        <w:fldChar w:fldCharType="separate"/>
      </w:r>
      <w:r w:rsidR="00EA3EFB" w:rsidRPr="00EA3EFB">
        <w:rPr>
          <w:noProof/>
        </w:rPr>
        <w:t>(Talpur, 2016)</w:t>
      </w:r>
      <w:r w:rsidR="00EA3EFB">
        <w:fldChar w:fldCharType="end"/>
      </w:r>
      <w:r w:rsidR="00EA3EFB" w:rsidRPr="00EA3EFB">
        <w:rPr>
          <w:vertAlign w:val="superscript"/>
        </w:rPr>
        <w:t xml:space="preserve"> </w:t>
      </w:r>
      <w:r w:rsidR="00EA3EFB">
        <w:t>.</w:t>
      </w:r>
      <w:r w:rsidR="00EA6DB8">
        <w:t xml:space="preserve"> </w:t>
      </w:r>
    </w:p>
    <w:p w:rsidR="006F530E" w:rsidRDefault="006F530E" w:rsidP="0016527D">
      <w:pPr>
        <w:spacing w:line="480" w:lineRule="auto"/>
        <w:jc w:val="both"/>
        <w:rPr>
          <w:b/>
          <w:i/>
        </w:rPr>
      </w:pPr>
      <w:r>
        <w:rPr>
          <w:b/>
          <w:i/>
        </w:rPr>
        <w:tab/>
      </w:r>
      <w:r w:rsidR="00830444">
        <w:rPr>
          <w:b/>
          <w:i/>
        </w:rPr>
        <w:t xml:space="preserve">Operating </w:t>
      </w:r>
      <w:r>
        <w:rPr>
          <w:b/>
          <w:i/>
        </w:rPr>
        <w:t>System Software</w:t>
      </w:r>
    </w:p>
    <w:p w:rsidR="0016527D" w:rsidRDefault="0016527D" w:rsidP="0079012D">
      <w:pPr>
        <w:spacing w:line="480" w:lineRule="auto"/>
        <w:jc w:val="both"/>
      </w:pPr>
      <w:r>
        <w:rPr>
          <w:b/>
          <w:i/>
        </w:rPr>
        <w:tab/>
      </w:r>
      <w:r w:rsidR="001D7961">
        <w:t>Microsoft Windows Operating Systems</w:t>
      </w:r>
      <w:r w:rsidR="001236D3">
        <w:t xml:space="preserve"> (MS Windows OS) is a family of computer operating systems developed by Microsoft since 1985.  Almost eighty percent (80%) of computers nowadays runs with Windows OS. Popular versions of MS Windows OS are Window XP, Vista, 7, and 10</w:t>
      </w:r>
      <w:r w:rsidR="006726C3">
        <w:t xml:space="preserve"> </w:t>
      </w:r>
      <w:r w:rsidR="001F3A96">
        <w:fldChar w:fldCharType="begin" w:fldLock="1"/>
      </w:r>
      <w:r w:rsidR="001F3A96">
        <w:instrText>ADDIN CSL_CITATION {"citationItems":[{"id":"ITEM-1","itemData":{"DOI":"10.1002/ejoc.201200111","ISBN":"9780132478663","ISSN":"0196-6553","PMID":"26840611","author":[{"dropping-particle":"","family":"Carpenter","given":"Tom","non-dropping-particle":"","parse-names":false,"suffix":""}],"container-title":"John Wiley &amp; Sons, Inc.","id":"ITEM-1","issue":"November","issued":{"date-parts":[["2012"]]},"number-of-pages":"39","publisher":"John Wiley &amp; Sons, Inc.","title":"Microsoft Windows Operating System Essentials","type":"book","volume":"21"},"uris":["http://www.mendeley.com/documents/?uuid=4d22c3e3-cb67-4335-99e0-a6c042dad755"]}],"mendeley":{"formattedCitation":"(Carpenter, 2012)","plainTextFormattedCitation":"(Carpenter, 2012)","previouslyFormattedCitation":"(Carpenter, 2012)"},"properties":{"noteIndex":0},"schema":"https://github.com/citation-style-language/schema/raw/master/csl-citation.json"}</w:instrText>
      </w:r>
      <w:r w:rsidR="001F3A96">
        <w:fldChar w:fldCharType="separate"/>
      </w:r>
      <w:r w:rsidR="001F3A96" w:rsidRPr="001F3A96">
        <w:rPr>
          <w:noProof/>
        </w:rPr>
        <w:t>(Carpenter, 2012)</w:t>
      </w:r>
      <w:r w:rsidR="001F3A96">
        <w:fldChar w:fldCharType="end"/>
      </w:r>
      <w:r w:rsidR="001236D3">
        <w:t>.</w:t>
      </w:r>
      <w:r w:rsidR="002C73D2">
        <w:t xml:space="preserve">  MS </w:t>
      </w:r>
      <w:r w:rsidR="002C73D2" w:rsidRPr="002C73D2">
        <w:t>Windows is highly modular. Each function is managed by component</w:t>
      </w:r>
      <w:r w:rsidR="002C73D2">
        <w:t>s</w:t>
      </w:r>
      <w:r w:rsidR="002C73D2" w:rsidRPr="002C73D2">
        <w:t xml:space="preserve"> of the operating system.</w:t>
      </w:r>
      <w:r w:rsidR="0079012D">
        <w:t xml:space="preserve"> The protected subsystems and its </w:t>
      </w:r>
      <w:r w:rsidR="002C73D2">
        <w:t xml:space="preserve">applications </w:t>
      </w:r>
      <w:r w:rsidR="0079012D">
        <w:t>are structured using the client-</w:t>
      </w:r>
      <w:r w:rsidR="002C73D2">
        <w:t xml:space="preserve">server model, which is a common model for distributed computing </w:t>
      </w:r>
      <w:r w:rsidR="0079012D">
        <w:t xml:space="preserve">like the computer networks. A client application </w:t>
      </w:r>
      <w:r w:rsidR="0079012D" w:rsidRPr="0079012D">
        <w:t xml:space="preserve">requests a service by sending a message. The message is </w:t>
      </w:r>
      <w:r w:rsidR="00D15237">
        <w:t xml:space="preserve">then </w:t>
      </w:r>
      <w:r w:rsidR="0079012D" w:rsidRPr="0079012D">
        <w:t>routed to the appropriate server. The server performs the requested operation and returns the results back to the client</w:t>
      </w:r>
      <w:r w:rsidR="0079012D">
        <w:t xml:space="preserve"> through another message </w:t>
      </w:r>
      <w:r w:rsidR="0079012D">
        <w:fldChar w:fldCharType="begin" w:fldLock="1"/>
      </w:r>
      <w:r w:rsidR="0079012D">
        <w:instrText>ADDIN CSL_CITATION {"citationItems":[{"id":"ITEM-1","itemData":{"ISBN":"0131479547","author":[{"dropping-particle":"","family":"Stallings","given":"William","non-dropping-particle":"","parse-names":false,"suffix":""}],"id":"ITEM-1","issued":{"date-parts":[["2004"]]},"number-of-pages":"832","title":"The Windows Operating System","type":"book"},"uris":["http://www.mendeley.com/documents/?uuid=bad9807c-31a2-4b2b-8cff-86b59aed25eb"]}],"mendeley":{"formattedCitation":"(Stallings, 2004)","plainTextFormattedCitation":"(Stallings, 2004)","previouslyFormattedCitation":"(Stallings, 2004)"},"properties":{"noteIndex":0},"schema":"https://github.com/citation-style-language/schema/raw/master/csl-citation.json"}</w:instrText>
      </w:r>
      <w:r w:rsidR="0079012D">
        <w:fldChar w:fldCharType="separate"/>
      </w:r>
      <w:r w:rsidR="0079012D" w:rsidRPr="0079012D">
        <w:rPr>
          <w:noProof/>
        </w:rPr>
        <w:t>(Stallings, 2004)</w:t>
      </w:r>
      <w:r w:rsidR="0079012D">
        <w:fldChar w:fldCharType="end"/>
      </w:r>
      <w:r w:rsidR="0079012D" w:rsidRPr="0079012D">
        <w:rPr>
          <w:vertAlign w:val="superscript"/>
        </w:rPr>
        <w:t xml:space="preserve"> </w:t>
      </w:r>
      <w:r w:rsidR="0079012D" w:rsidRPr="0079012D">
        <w:t>.</w:t>
      </w:r>
    </w:p>
    <w:p w:rsidR="002C73D2" w:rsidRPr="002C73D2" w:rsidRDefault="002C73D2" w:rsidP="0016527D">
      <w:pPr>
        <w:spacing w:line="480" w:lineRule="auto"/>
        <w:jc w:val="both"/>
        <w:rPr>
          <w:b/>
          <w:i/>
        </w:rPr>
      </w:pPr>
      <w:r>
        <w:tab/>
      </w:r>
      <w:r w:rsidRPr="002C73D2">
        <w:rPr>
          <w:b/>
          <w:i/>
        </w:rPr>
        <w:t>Vulnerability Assessment and Penetration Testing (VAPT) Software</w:t>
      </w:r>
    </w:p>
    <w:p w:rsidR="00D565D6" w:rsidRDefault="00D565D6" w:rsidP="0016527D">
      <w:pPr>
        <w:spacing w:line="480" w:lineRule="auto"/>
        <w:jc w:val="both"/>
      </w:pPr>
      <w:r>
        <w:tab/>
        <w:t xml:space="preserve">Kali Linux is a variant of Linux Operating System. It is an </w:t>
      </w:r>
      <w:proofErr w:type="spellStart"/>
      <w:r>
        <w:t>opensource</w:t>
      </w:r>
      <w:proofErr w:type="spellEnd"/>
      <w:r>
        <w:t xml:space="preserve"> operating system specifically designed to provide a vulnerability assessment (VA) and penetration testing (</w:t>
      </w:r>
      <w:r w:rsidR="00E364DC">
        <w:t>P</w:t>
      </w:r>
      <w:r>
        <w:t>entest) platfor</w:t>
      </w:r>
      <w:r w:rsidR="00E364DC">
        <w:t>m for ethical hackers and cyber</w:t>
      </w:r>
      <w:r>
        <w:t xml:space="preserve">security professionals in order to test the security of a particular network or information system. </w:t>
      </w:r>
      <w:r w:rsidR="001F3A96">
        <w:fldChar w:fldCharType="begin" w:fldLock="1"/>
      </w:r>
      <w:r w:rsidR="001F3A96">
        <w:instrText>ADDIN CSL_CITATION {"citationItems":[{"id":"ITEM-1","itemData":{"DOI":"10.1002/ejoc.201200111","ISBN":"9781107671812","ISSN":"0196-6553","PMID":"26840611","author":[{"dropping-particle":"","family":"Pérez","given":"Maraña","non-dropping-particle":"","parse-names":false,"suffix":""},{"dropping-particle":"","family":"Binders","given":"Bettenhausen Lit Review","non-dropping-particle":"","parse-names":false,"suffix":""}],"container-title":"WD info","id":"ITEM-1","issue":"2","issued":{"date-parts":[["2003"]]},"number-of-pages":"2004","title":"Kali Linux Revealed","type":"book","volume":"3"},"uris":["http://www.mendeley.com/documents/?uuid=f50d1c1d-1862-489a-ad3f-447971a58ab3"]}],"mendeley":{"formattedCitation":"(Pérez &amp; Binders, 2003)","plainTextFormattedCitation":"(Pérez &amp; Binders, 2003)","previouslyFormattedCitation":"(Pérez &amp; Binders, 2003)"},"properties":{"noteIndex":0},"schema":"https://github.com/citation-style-language/schema/raw/master/csl-citation.json"}</w:instrText>
      </w:r>
      <w:r w:rsidR="001F3A96">
        <w:fldChar w:fldCharType="separate"/>
      </w:r>
      <w:proofErr w:type="gramStart"/>
      <w:r w:rsidR="001F3A96" w:rsidRPr="001F3A96">
        <w:rPr>
          <w:noProof/>
        </w:rPr>
        <w:t>(Pérez &amp; Binders, 2003)</w:t>
      </w:r>
      <w:r w:rsidR="001F3A96">
        <w:fldChar w:fldCharType="end"/>
      </w:r>
      <w:r>
        <w:t>.</w:t>
      </w:r>
      <w:proofErr w:type="gramEnd"/>
    </w:p>
    <w:p w:rsidR="0079012D" w:rsidRDefault="0079012D" w:rsidP="00DA4A0B">
      <w:pPr>
        <w:widowControl w:val="0"/>
        <w:autoSpaceDE w:val="0"/>
        <w:autoSpaceDN w:val="0"/>
        <w:adjustRightInd w:val="0"/>
        <w:spacing w:line="480" w:lineRule="auto"/>
        <w:jc w:val="both"/>
      </w:pPr>
      <w:r>
        <w:tab/>
      </w:r>
      <w:r w:rsidRPr="0079012D">
        <w:t xml:space="preserve">Penetration testing is the method </w:t>
      </w:r>
      <w:r>
        <w:t>of finding</w:t>
      </w:r>
      <w:r w:rsidRPr="0079012D">
        <w:t xml:space="preserve"> vulnerabilities </w:t>
      </w:r>
      <w:r>
        <w:t>of</w:t>
      </w:r>
      <w:r w:rsidRPr="0079012D">
        <w:t xml:space="preserve"> </w:t>
      </w:r>
      <w:r>
        <w:t>an</w:t>
      </w:r>
      <w:r w:rsidRPr="0079012D">
        <w:t xml:space="preserve"> application</w:t>
      </w:r>
      <w:r>
        <w:t xml:space="preserve">. </w:t>
      </w:r>
      <w:r w:rsidRPr="0079012D">
        <w:t>Global</w:t>
      </w:r>
      <w:r>
        <w:t xml:space="preserve"> </w:t>
      </w:r>
      <w:r w:rsidRPr="0079012D">
        <w:t>statistics show that more than 70</w:t>
      </w:r>
      <w:r>
        <w:t>%</w:t>
      </w:r>
      <w:r w:rsidRPr="0079012D">
        <w:t xml:space="preserve"> of the applications have vulnerabilities which </w:t>
      </w:r>
      <w:r w:rsidR="00DA4A0B">
        <w:t>can be</w:t>
      </w:r>
      <w:r w:rsidRPr="0079012D">
        <w:t xml:space="preserve"> exploited by a</w:t>
      </w:r>
      <w:r w:rsidR="00DA4A0B">
        <w:t>ny</w:t>
      </w:r>
      <w:r w:rsidRPr="0079012D">
        <w:t xml:space="preserve"> hacker</w:t>
      </w:r>
      <w:r>
        <w:t>. I</w:t>
      </w:r>
      <w:r w:rsidRPr="0079012D">
        <w:t>t needs to be secure</w:t>
      </w:r>
      <w:r w:rsidR="00D15237">
        <w:t>d</w:t>
      </w:r>
      <w:r>
        <w:t xml:space="preserve"> and the</w:t>
      </w:r>
      <w:r w:rsidRPr="0079012D">
        <w:t xml:space="preserve"> best way to secure </w:t>
      </w:r>
      <w:r w:rsidR="00DA4A0B">
        <w:t>the</w:t>
      </w:r>
      <w:r>
        <w:t xml:space="preserve"> </w:t>
      </w:r>
      <w:r w:rsidRPr="0079012D">
        <w:t xml:space="preserve">application is to </w:t>
      </w:r>
      <w:r>
        <w:t xml:space="preserve">try </w:t>
      </w:r>
      <w:r w:rsidRPr="0079012D">
        <w:t>hack</w:t>
      </w:r>
      <w:r>
        <w:t xml:space="preserve">ing </w:t>
      </w:r>
      <w:r w:rsidR="00D15237">
        <w:t xml:space="preserve">into </w:t>
      </w:r>
      <w:r>
        <w:t>it</w:t>
      </w:r>
      <w:r w:rsidR="00DA4A0B">
        <w:t xml:space="preserve"> using a specifically designed tool like the</w:t>
      </w:r>
      <w:r w:rsidRPr="0079012D">
        <w:t xml:space="preserve"> Kali Linux</w:t>
      </w:r>
      <w:r w:rsidR="00DA4A0B">
        <w:t xml:space="preserve"> </w:t>
      </w:r>
      <w:r w:rsidR="00DA4A0B">
        <w:fldChar w:fldCharType="begin" w:fldLock="1"/>
      </w:r>
      <w:r w:rsidR="00DA4A0B">
        <w:instrText>ADDIN CSL_CITATION {"citationItems":[{"id":"ITEM-1","itemData":{"DOI":"10.23883/IJRTER.2018.4135.TRU9K","ISSN":"24551457","author":[{"dropping-particle":"","family":"Sarmah","given":"Nitumani","non-dropping-particle":"","parse-names":false,"suffix":""},{"dropping-particle":"","family":"Hachan","given":"Mahammad","non-dropping-particle":"","parse-names":false,"suffix":""}],"container-title":"International Journal of Recent Trends in Engineering and Research","id":"ITEM-1","issue":"3","issued":{"date-parts":[["2018"]]},"page":"326-330","title":"VULNERABILITY ASSESSMENT and PENETRATION TESTING (VAPT)","type":"article-journal","volume":"4"},"uris":["http://www.mendeley.com/documents/?uuid=ac375ecb-e5c9-48e7-bd67-07504c79de6c"]}],"mendeley":{"formattedCitation":"(Sarmah &amp; Hachan, 2018)","plainTextFormattedCitation":"(Sarmah &amp; Hachan, 2018)","previouslyFormattedCitation":"(Sarmah &amp; Hachan, 2018)"},"properties":{"noteIndex":0},"schema":"https://github.com/citation-style-language/schema/raw/master/csl-citation.json"}</w:instrText>
      </w:r>
      <w:r w:rsidR="00DA4A0B">
        <w:fldChar w:fldCharType="separate"/>
      </w:r>
      <w:r w:rsidR="00DA4A0B" w:rsidRPr="00DA4A0B">
        <w:rPr>
          <w:noProof/>
        </w:rPr>
        <w:t>(Sarmah &amp; Hachan, 2018)</w:t>
      </w:r>
      <w:r w:rsidR="00DA4A0B">
        <w:fldChar w:fldCharType="end"/>
      </w:r>
      <w:r w:rsidR="00DA4A0B">
        <w:t xml:space="preserve">.                                  </w:t>
      </w:r>
      <w:r w:rsidR="00DA4A0B" w:rsidRPr="00DA4A0B">
        <w:rPr>
          <w:color w:val="FFFFFF" w:themeColor="background1"/>
        </w:rPr>
        <w:t>_</w:t>
      </w:r>
      <w:r w:rsidR="00DA4A0B">
        <w:br/>
      </w:r>
      <w:r w:rsidR="000F6803">
        <w:lastRenderedPageBreak/>
        <w:tab/>
        <w:t xml:space="preserve">Hackers are categorized as </w:t>
      </w:r>
      <w:r w:rsidR="00C72511">
        <w:t xml:space="preserve">a </w:t>
      </w:r>
      <w:r w:rsidR="000F6803" w:rsidRPr="000F6803">
        <w:t>White hat</w:t>
      </w:r>
      <w:r w:rsidR="00157503">
        <w:t>, Black Hat, or Gray Hat</w:t>
      </w:r>
      <w:r w:rsidR="000F6803">
        <w:t>. White Hat</w:t>
      </w:r>
      <w:r w:rsidR="000F6803" w:rsidRPr="000F6803">
        <w:t xml:space="preserve"> hackers are ethical hackers </w:t>
      </w:r>
      <w:r w:rsidR="000F6803">
        <w:t>with some certifications. This</w:t>
      </w:r>
      <w:r w:rsidR="000F6803" w:rsidRPr="000F6803">
        <w:t xml:space="preserve"> type of hacker </w:t>
      </w:r>
      <w:r w:rsidR="000F6803">
        <w:t>uses</w:t>
      </w:r>
      <w:r w:rsidR="000F6803" w:rsidRPr="000F6803">
        <w:t xml:space="preserve"> tools</w:t>
      </w:r>
      <w:r w:rsidR="000F6803">
        <w:t xml:space="preserve"> like Kali Linux</w:t>
      </w:r>
      <w:r w:rsidR="000F6803" w:rsidRPr="000F6803">
        <w:t xml:space="preserve"> for implementing hacking and break</w:t>
      </w:r>
      <w:r w:rsidR="000F6803">
        <w:t>ing into</w:t>
      </w:r>
      <w:r w:rsidR="000F6803" w:rsidRPr="000F6803">
        <w:t xml:space="preserve"> systems </w:t>
      </w:r>
      <w:r w:rsidR="000F6803">
        <w:t xml:space="preserve">purposely to identify vulnerabilities and repair them </w:t>
      </w:r>
      <w:r w:rsidR="000F6803">
        <w:fldChar w:fldCharType="begin" w:fldLock="1"/>
      </w:r>
      <w:r w:rsidR="000F6803">
        <w:instrText>ADDIN CSL_CITATION {"citationItems":[{"id":"ITEM-1","itemData":{"author":[{"dropping-particle":"","family":"Gawhale","given":"Sushil N","non-dropping-particle":"","parse-names":false,"suffix":""}],"id":"ITEM-1","issue":"6","issued":{"date-parts":[["2016"]]},"page":"43-45","title":"Results of Penetration Testing on different Windows Client Operating Systems","type":"article-journal","volume":"156"},"uris":["http://www.mendeley.com/documents/?uuid=76fbab57-0fac-4010-95ae-91b79425a294"]}],"mendeley":{"formattedCitation":"(Gawhale, 2016)","plainTextFormattedCitation":"(Gawhale, 2016)","previouslyFormattedCitation":"(Gawhale, 2016)"},"properties":{"noteIndex":0},"schema":"https://github.com/citation-style-language/schema/raw/master/csl-citation.json"}</w:instrText>
      </w:r>
      <w:r w:rsidR="000F6803">
        <w:fldChar w:fldCharType="separate"/>
      </w:r>
      <w:r w:rsidR="000F6803" w:rsidRPr="000F6803">
        <w:rPr>
          <w:noProof/>
        </w:rPr>
        <w:t>(Gawhale, 2016)</w:t>
      </w:r>
      <w:r w:rsidR="000F6803">
        <w:fldChar w:fldCharType="end"/>
      </w:r>
      <w:r w:rsidR="000F6803" w:rsidRPr="000F6803">
        <w:rPr>
          <w:vertAlign w:val="superscript"/>
        </w:rPr>
        <w:t xml:space="preserve"> </w:t>
      </w:r>
      <w:r w:rsidR="000F6803">
        <w:t>.</w:t>
      </w:r>
    </w:p>
    <w:p w:rsidR="006F530E" w:rsidRDefault="002C73D2" w:rsidP="006F530E">
      <w:pPr>
        <w:spacing w:line="480" w:lineRule="auto"/>
        <w:ind w:firstLine="720"/>
        <w:jc w:val="both"/>
        <w:rPr>
          <w:b/>
          <w:i/>
        </w:rPr>
      </w:pPr>
      <w:r>
        <w:rPr>
          <w:b/>
          <w:i/>
        </w:rPr>
        <w:t>Database Software</w:t>
      </w:r>
    </w:p>
    <w:p w:rsidR="006F530E" w:rsidRDefault="006F530E" w:rsidP="006F530E">
      <w:pPr>
        <w:spacing w:line="480" w:lineRule="auto"/>
        <w:jc w:val="both"/>
      </w:pPr>
      <w:r>
        <w:rPr>
          <w:b/>
          <w:i/>
        </w:rPr>
        <w:tab/>
      </w:r>
      <w:r w:rsidR="00245C41">
        <w:t xml:space="preserve">Microsoft Structured Query Language Server (MS SQL) is an object-oriented and </w:t>
      </w:r>
      <w:r w:rsidR="006C63F0">
        <w:t>relational</w:t>
      </w:r>
      <w:r w:rsidR="00245C41">
        <w:t xml:space="preserve"> database</w:t>
      </w:r>
      <w:r w:rsidR="00245C41" w:rsidRPr="00245C41">
        <w:t xml:space="preserve"> developed by Microsoft. </w:t>
      </w:r>
      <w:r w:rsidR="00245C41">
        <w:t xml:space="preserve">It basically </w:t>
      </w:r>
      <w:r w:rsidR="00245C41" w:rsidRPr="00245C41">
        <w:t>stor</w:t>
      </w:r>
      <w:r w:rsidR="00245C41">
        <w:t>es</w:t>
      </w:r>
      <w:r w:rsidR="00245C41" w:rsidRPr="00245C41">
        <w:t xml:space="preserve"> </w:t>
      </w:r>
      <w:r w:rsidR="00245C41">
        <w:t xml:space="preserve">and </w:t>
      </w:r>
      <w:r w:rsidR="00245C41" w:rsidRPr="00245C41">
        <w:t>retriev</w:t>
      </w:r>
      <w:r w:rsidR="00245C41">
        <w:t>es data required by any connecting applications</w:t>
      </w:r>
      <w:r w:rsidR="00245C41" w:rsidRPr="00245C41">
        <w:t xml:space="preserve">. It can </w:t>
      </w:r>
      <w:r w:rsidR="00245C41">
        <w:t>be accessed through standalone applications</w:t>
      </w:r>
      <w:r w:rsidR="00245C41" w:rsidRPr="00245C41">
        <w:t xml:space="preserve"> or on</w:t>
      </w:r>
      <w:r w:rsidR="00245C41">
        <w:t xml:space="preserve">line connectivity using TCP/IP </w:t>
      </w:r>
      <w:r w:rsidR="00245C41" w:rsidRPr="00245C41">
        <w:t>network.</w:t>
      </w:r>
      <w:r w:rsidR="00245C41">
        <w:t xml:space="preserve"> SQL is the standard language used to communicate and manipulate the data stored in this database</w:t>
      </w:r>
      <w:r w:rsidR="00F42DA7">
        <w:t xml:space="preserve"> (</w:t>
      </w:r>
      <w:proofErr w:type="spellStart"/>
      <w:r w:rsidR="00F42DA7">
        <w:t>Sarka</w:t>
      </w:r>
      <w:proofErr w:type="spellEnd"/>
      <w:r w:rsidR="00F42DA7">
        <w:t xml:space="preserve">, </w:t>
      </w:r>
      <w:proofErr w:type="spellStart"/>
      <w:r w:rsidR="00F42DA7">
        <w:t>Radevojivec</w:t>
      </w:r>
      <w:proofErr w:type="spellEnd"/>
      <w:r w:rsidR="00F42DA7">
        <w:t>, &amp; Durkin, 2018)</w:t>
      </w:r>
      <w:r w:rsidR="00E3062F">
        <w:t>.</w:t>
      </w:r>
    </w:p>
    <w:p w:rsidR="00245C41" w:rsidRDefault="00245C41" w:rsidP="006F530E">
      <w:pPr>
        <w:spacing w:line="480" w:lineRule="auto"/>
        <w:jc w:val="both"/>
      </w:pPr>
      <w:r>
        <w:tab/>
        <w:t xml:space="preserve">Microsoft Access (MS Access) is a standalone database management system developed by Microsoft to provide </w:t>
      </w:r>
      <w:r w:rsidR="00E364DC">
        <w:t xml:space="preserve">the </w:t>
      </w:r>
      <w:r>
        <w:t xml:space="preserve">easy, fast, and </w:t>
      </w:r>
      <w:r w:rsidR="00B72133">
        <w:t xml:space="preserve">deployable database. It is the database of choice for programmers and non-programmers to deploy a short-to-medium size application </w:t>
      </w:r>
      <w:r w:rsidR="00DB4B74">
        <w:t>and</w:t>
      </w:r>
      <w:r w:rsidR="00B72133">
        <w:t xml:space="preserve"> does not require storage of bulk data. </w:t>
      </w:r>
      <w:r w:rsidR="002A664B">
        <w:fldChar w:fldCharType="begin" w:fldLock="1"/>
      </w:r>
      <w:r w:rsidR="002A664B">
        <w:instrText>ADDIN CSL_CITATION {"citationItems":[{"id":"ITEM-1","itemData":{"ISBN":"9780470525746","author":[{"dropping-particle":"","family":"Hennig","given":"Teresa","non-dropping-particle":"","parse-names":false,"suffix":""},{"dropping-particle":"","family":"Bradly","given":"Truitt","non-dropping-particle":"","parse-names":false,"suffix":""},{"dropping-particle":"","family":"Linson","given":"Larry","non-dropping-particle":"","parse-names":false,"suffix":""},{"dropping-particle":"","family":"Purvis","given":"Leigh","non-dropping-particle":"","parse-names":false,"suffix":""},{"dropping-particle":"","family":"Spaulding","given":"Brent","non-dropping-particle":"","parse-names":false,"suffix":""}],"id":"ITEM-1","issued":{"date-parts":[["2010"]]},"publisher":"Wiley Publishing Inc","title":"Microsoft Access Small Business Solutions","type":"book"},"uris":["http://www.mendeley.com/documents/?uuid=d16ad5f6-1afe-49fd-a70d-0f75d8ce072e"]}],"mendeley":{"formattedCitation":"(Hennig, Bradly, Linson, Purvis, &amp; Spaulding, 2010)","plainTextFormattedCitation":"(Hennig, Bradly, Linson, Purvis, &amp; Spaulding, 2010)","previouslyFormattedCitation":"(Hennig, Bradly, Linson, Purvis, &amp; Spaulding, 2010)"},"properties":{"noteIndex":0},"schema":"https://github.com/citation-style-language/schema/raw/master/csl-citation.json"}</w:instrText>
      </w:r>
      <w:r w:rsidR="002A664B">
        <w:fldChar w:fldCharType="separate"/>
      </w:r>
      <w:proofErr w:type="gramStart"/>
      <w:r w:rsidR="002A664B" w:rsidRPr="002A664B">
        <w:rPr>
          <w:noProof/>
        </w:rPr>
        <w:t>(Hennig, Bradly, Linson, Purvis, &amp; Spaulding, 2010)</w:t>
      </w:r>
      <w:r w:rsidR="002A664B">
        <w:fldChar w:fldCharType="end"/>
      </w:r>
      <w:r w:rsidR="00DB4B74">
        <w:t>.</w:t>
      </w:r>
      <w:proofErr w:type="gramEnd"/>
    </w:p>
    <w:p w:rsidR="003F1150" w:rsidRPr="00245C41" w:rsidRDefault="003F1150" w:rsidP="006F530E">
      <w:pPr>
        <w:spacing w:line="480" w:lineRule="auto"/>
        <w:jc w:val="both"/>
      </w:pPr>
    </w:p>
    <w:p w:rsidR="006F530E" w:rsidRPr="00662476" w:rsidRDefault="006F530E" w:rsidP="006F530E">
      <w:pPr>
        <w:spacing w:line="480" w:lineRule="auto"/>
        <w:jc w:val="both"/>
        <w:rPr>
          <w:b/>
          <w:i/>
        </w:rPr>
      </w:pPr>
      <w:r>
        <w:rPr>
          <w:b/>
          <w:i/>
        </w:rPr>
        <w:t>Network Infrastructure</w:t>
      </w:r>
    </w:p>
    <w:p w:rsidR="006C63F0" w:rsidRDefault="00731EEB" w:rsidP="00B6267D">
      <w:pPr>
        <w:spacing w:line="480" w:lineRule="auto"/>
        <w:jc w:val="both"/>
      </w:pPr>
      <w:r>
        <w:tab/>
        <w:t>Computer Network is a series of nodes</w:t>
      </w:r>
      <w:r w:rsidR="00CD4D26">
        <w:t xml:space="preserve"> and terminals</w:t>
      </w:r>
      <w:r>
        <w:t xml:space="preserve"> interconnected by communication links in order to exchange data, voice and video </w:t>
      </w:r>
      <w:r w:rsidR="00CD4D26">
        <w:t xml:space="preserve">packets. Popular network devices are routers, hubs, switches, modems, and any terminals equipped with Network Interface Cards (NIC). These devices are joined together by network links like network cables (e.g. UTP, Serial, Fiber Optics) and wireless connectivity (e.g. Wireless Access </w:t>
      </w:r>
      <w:r w:rsidR="00CD4D26">
        <w:lastRenderedPageBreak/>
        <w:t>Points, 3G, LTE).  TCP/IP is the commonly used protocol or algorithm for network devices to communica</w:t>
      </w:r>
      <w:r w:rsidR="00527FB7">
        <w:t>te and interact with each other</w:t>
      </w:r>
      <w:r w:rsidR="002A664B">
        <w:t xml:space="preserve"> </w:t>
      </w:r>
      <w:r w:rsidR="002A664B">
        <w:fldChar w:fldCharType="begin" w:fldLock="1"/>
      </w:r>
      <w:r w:rsidR="002A664B">
        <w:instrText>ADDIN CSL_CITATION {"citationItems":[{"id":"ITEM-1","itemData":{"ISBN":"9780123704801","author":[{"dropping-particle":"","family":"Peterson","given":"Larry L.","non-dropping-particle":"","parse-names":false,"suffix":""},{"dropping-particle":"","family":"Davie","given":"Bruce S.","non-dropping-particle":"","parse-names":false,"suffix":""}],"id":"ITEM-1","issued":{"date-parts":[["2012"]]},"publisher":"Elsevier Masson SAS","title":"In Praise of Computer Networks : A Systems Approach Fifth Edition","type":"book"},"uris":["http://www.mendeley.com/documents/?uuid=f002a436-c860-4c57-9f25-8e2f52c0ba9b"]}],"mendeley":{"formattedCitation":"(Peterson &amp; Davie, 2012)","plainTextFormattedCitation":"(Peterson &amp; Davie, 2012)","previouslyFormattedCitation":"(Peterson &amp; Davie, 2012)"},"properties":{"noteIndex":0},"schema":"https://github.com/citation-style-language/schema/raw/master/csl-citation.json"}</w:instrText>
      </w:r>
      <w:r w:rsidR="002A664B">
        <w:fldChar w:fldCharType="separate"/>
      </w:r>
      <w:r w:rsidR="002A664B" w:rsidRPr="002A664B">
        <w:rPr>
          <w:noProof/>
        </w:rPr>
        <w:t>(Peterson &amp; Davie, 2012)</w:t>
      </w:r>
      <w:r w:rsidR="002A664B">
        <w:fldChar w:fldCharType="end"/>
      </w:r>
      <w:r w:rsidR="00CD4D26">
        <w:t>.</w:t>
      </w:r>
      <w:r w:rsidR="006C63F0">
        <w:t xml:space="preserve"> The interconnectivity of vast computer networks across the globe is called the Internet.</w:t>
      </w:r>
    </w:p>
    <w:p w:rsidR="003F1150" w:rsidRDefault="00715A1B" w:rsidP="00B6267D">
      <w:pPr>
        <w:spacing w:line="480" w:lineRule="auto"/>
        <w:jc w:val="both"/>
      </w:pPr>
      <w:r>
        <w:tab/>
      </w:r>
      <w:r w:rsidR="00890CC9" w:rsidRPr="00890CC9">
        <w:t xml:space="preserve">The Internet protocol is the networking model and set of communications protocols used </w:t>
      </w:r>
      <w:r w:rsidR="00890CC9">
        <w:t>for</w:t>
      </w:r>
      <w:r w:rsidR="00890CC9" w:rsidRPr="00890CC9">
        <w:t xml:space="preserve"> computer networks</w:t>
      </w:r>
      <w:r w:rsidR="00890CC9">
        <w:t xml:space="preserve"> or the internet</w:t>
      </w:r>
      <w:r w:rsidR="00890CC9" w:rsidRPr="00890CC9">
        <w:t xml:space="preserve">. </w:t>
      </w:r>
      <w:r w:rsidR="00890CC9">
        <w:t>T</w:t>
      </w:r>
      <w:r w:rsidR="00890CC9" w:rsidRPr="00890CC9">
        <w:t>he Transmission Control Protocol (TCP)</w:t>
      </w:r>
      <w:r w:rsidR="00890CC9">
        <w:t xml:space="preserve"> and the Internet Protocol (IP)</w:t>
      </w:r>
      <w:r w:rsidR="00890CC9" w:rsidRPr="00890CC9">
        <w:t xml:space="preserve"> </w:t>
      </w:r>
      <w:r w:rsidR="00890CC9">
        <w:t>are</w:t>
      </w:r>
      <w:r w:rsidR="00890CC9" w:rsidRPr="00890CC9">
        <w:t xml:space="preserve"> the first networking protocols defined in </w:t>
      </w:r>
      <w:r w:rsidR="00890CC9">
        <w:t>a public</w:t>
      </w:r>
      <w:r w:rsidR="00890CC9" w:rsidRPr="00890CC9">
        <w:t xml:space="preserve"> standard. </w:t>
      </w:r>
      <w:r w:rsidR="00890CC9">
        <w:t>I</w:t>
      </w:r>
      <w:r w:rsidR="00890CC9" w:rsidRPr="00890CC9">
        <w:t xml:space="preserve">t was originally known as the </w:t>
      </w:r>
      <w:proofErr w:type="gramStart"/>
      <w:r w:rsidR="00890CC9" w:rsidRPr="00890CC9">
        <w:t>DoD</w:t>
      </w:r>
      <w:proofErr w:type="gramEnd"/>
      <w:r w:rsidR="00890CC9" w:rsidRPr="00890CC9">
        <w:t xml:space="preserve"> model because the development was funded by DARPA, an agency of the United States Department of Defense. TCP/IP provides end-to-end connect</w:t>
      </w:r>
      <w:r w:rsidR="0069229F">
        <w:t>ion</w:t>
      </w:r>
      <w:r w:rsidR="00890CC9" w:rsidRPr="00890CC9">
        <w:t xml:space="preserve"> specifying how data </w:t>
      </w:r>
      <w:r w:rsidR="0069229F">
        <w:t>are</w:t>
      </w:r>
      <w:r w:rsidR="00890CC9" w:rsidRPr="00890CC9">
        <w:t xml:space="preserve"> </w:t>
      </w:r>
      <w:r w:rsidR="00890CC9">
        <w:t xml:space="preserve">transmitted, broken </w:t>
      </w:r>
      <w:r w:rsidR="0069229F">
        <w:t>(</w:t>
      </w:r>
      <w:r w:rsidR="00890CC9" w:rsidRPr="00890CC9">
        <w:t>packetized</w:t>
      </w:r>
      <w:r w:rsidR="0069229F">
        <w:t>)</w:t>
      </w:r>
      <w:r w:rsidR="00890CC9" w:rsidRPr="00890CC9">
        <w:t xml:space="preserve">, addressed, </w:t>
      </w:r>
      <w:r w:rsidR="0069229F">
        <w:t xml:space="preserve">and </w:t>
      </w:r>
      <w:r w:rsidR="00890CC9" w:rsidRPr="00890CC9">
        <w:t>routed at the destination</w:t>
      </w:r>
      <w:r w:rsidR="0069229F">
        <w:t xml:space="preserve"> </w:t>
      </w:r>
      <w:r w:rsidR="0069229F">
        <w:fldChar w:fldCharType="begin" w:fldLock="1"/>
      </w:r>
      <w:r w:rsidR="0069229F">
        <w:instrText>ADDIN CSL_CITATION {"citationItems":[{"id":"ITEM-1","itemData":{"abstract":"The Internet protocol suite is the computer networking model and set of communications protocols used on the Internet and similar computer networks. It is commonly known as TCP/IP, because it's most important protocols, the Transmission Control Protocol (TCP) and the Internet Protocol (IP), were the first networking protocols defined in this standard. Often also called the Internet model, it was originally also known as the DoD model, because the development of the networking model was funded by DARPA, an agency of the United States Department of Defense. TCP/IP provides end-to-end connectivity specifying how data should be packetized, addressed, transmitted, routed and received at the destination. This functionality is organized into four abstraction layers which are used to sort all related protocols according to the scope of networking involved. From lowest to highest, the layers are the link layer, containing communication technologies for a single network segment (link); the internet layer, connecting hosts across independent networks, thus establishing internetworking; the transport layer handling host-to-host communication; and the application layer, which provides process-to-process application data exchange. Our aim is describe operation &amp; models of TCP-IP suite in data communication networking.","author":[{"dropping-particle":"","family":"Nath","given":"Pranab Bandhu","non-dropping-particle":"","parse-names":false,"suffix":""},{"dropping-particle":"","family":"Uddin","given":"Mofiz","non-dropping-particle":"","parse-names":false,"suffix":""}],"container-title":"American Journal of Engineering Research","id":"ITEM-1","issue":"10","issued":{"date-parts":[["2015"]]},"page":"102-107","title":"TCP-IP Model in Data Communication and Networking American Journal of Engineering Research ( AJER )","type":"article-journal"},"uris":["http://www.mendeley.com/documents/?uuid=66371cef-ce2f-4bed-8996-caa1f7dbd8c7"]}],"mendeley":{"formattedCitation":"(Nath &amp; Uddin, 2015)","plainTextFormattedCitation":"(Nath &amp; Uddin, 2015)","previouslyFormattedCitation":"(Nath &amp; Uddin, 2015)"},"properties":{"noteIndex":0},"schema":"https://github.com/citation-style-language/schema/raw/master/csl-citation.json"}</w:instrText>
      </w:r>
      <w:r w:rsidR="0069229F">
        <w:fldChar w:fldCharType="separate"/>
      </w:r>
      <w:r w:rsidR="0069229F" w:rsidRPr="0069229F">
        <w:rPr>
          <w:noProof/>
        </w:rPr>
        <w:t>(Nath &amp; Uddin, 2015)</w:t>
      </w:r>
      <w:r w:rsidR="0069229F">
        <w:fldChar w:fldCharType="end"/>
      </w:r>
      <w:r w:rsidR="0069229F" w:rsidRPr="0069229F">
        <w:rPr>
          <w:vertAlign w:val="superscript"/>
        </w:rPr>
        <w:t xml:space="preserve"> </w:t>
      </w:r>
      <w:r w:rsidR="00890CC9" w:rsidRPr="00890CC9">
        <w:t>.</w:t>
      </w:r>
    </w:p>
    <w:p w:rsidR="00E3062F" w:rsidRDefault="00E3062F" w:rsidP="00662476">
      <w:pPr>
        <w:spacing w:line="480" w:lineRule="auto"/>
        <w:jc w:val="both"/>
        <w:rPr>
          <w:b/>
          <w:i/>
        </w:rPr>
      </w:pPr>
    </w:p>
    <w:p w:rsidR="00662476" w:rsidRPr="00662476" w:rsidRDefault="00662476" w:rsidP="00662476">
      <w:pPr>
        <w:spacing w:line="480" w:lineRule="auto"/>
        <w:jc w:val="both"/>
        <w:rPr>
          <w:b/>
          <w:i/>
        </w:rPr>
      </w:pPr>
      <w:r w:rsidRPr="00662476">
        <w:rPr>
          <w:b/>
          <w:i/>
        </w:rPr>
        <w:t>Evaluation S</w:t>
      </w:r>
      <w:r w:rsidR="006F530E">
        <w:rPr>
          <w:b/>
          <w:i/>
        </w:rPr>
        <w:t>tandards</w:t>
      </w:r>
    </w:p>
    <w:p w:rsidR="00662476" w:rsidRDefault="00662476" w:rsidP="00715A1B">
      <w:pPr>
        <w:pStyle w:val="ListParagraph"/>
        <w:spacing w:line="480" w:lineRule="auto"/>
        <w:ind w:left="0" w:firstLine="720"/>
        <w:jc w:val="both"/>
      </w:pPr>
      <w:r>
        <w:t>The International Organization for Standardization (ISO) 25010 standard is a framework that evaluates the quality characteristic of</w:t>
      </w:r>
      <w:r w:rsidR="00810B59">
        <w:t xml:space="preserve"> </w:t>
      </w:r>
      <w:r>
        <w:t>software. It is divided into eight (8) criteria or characteristic. These are Functional Suitability, Performance Efficiency, Usability, Reliability, Security, Maintainability, Portability, and Compatibility</w:t>
      </w:r>
      <w:r w:rsidR="00E579D1">
        <w:t xml:space="preserve"> (</w:t>
      </w:r>
      <w:proofErr w:type="spellStart"/>
      <w:r w:rsidR="00E579D1">
        <w:t>Galin</w:t>
      </w:r>
      <w:proofErr w:type="spellEnd"/>
      <w:r w:rsidR="00E579D1">
        <w:t>, 2018)</w:t>
      </w:r>
      <w:r w:rsidR="00E3062F">
        <w:t>.</w:t>
      </w:r>
    </w:p>
    <w:p w:rsidR="00662476" w:rsidRDefault="00662476" w:rsidP="00662476">
      <w:pPr>
        <w:pStyle w:val="ListParagraph"/>
        <w:spacing w:line="480" w:lineRule="auto"/>
        <w:ind w:left="0" w:firstLine="720"/>
        <w:jc w:val="both"/>
      </w:pPr>
      <w:r>
        <w:t xml:space="preserve">Functional Suitability defines the completeness, correctness, and appropriateness of various features and functionalities of the </w:t>
      </w:r>
      <w:r w:rsidR="00DB4B74">
        <w:t>software</w:t>
      </w:r>
      <w:r>
        <w:t>. This test determines whether components of the system meet and satisfy the requirements of the stakeholders.</w:t>
      </w:r>
    </w:p>
    <w:p w:rsidR="00662476" w:rsidRDefault="00662476" w:rsidP="00662476">
      <w:pPr>
        <w:spacing w:line="480" w:lineRule="auto"/>
        <w:jc w:val="both"/>
      </w:pPr>
      <w:r>
        <w:tab/>
        <w:t xml:space="preserve">Performance Efficiency gauges the response time, utilization of resources, and the capacity of the </w:t>
      </w:r>
      <w:r w:rsidR="00DB4B74">
        <w:t>software</w:t>
      </w:r>
      <w:r>
        <w:t xml:space="preserve"> during runtime under normal and stress condition.</w:t>
      </w:r>
    </w:p>
    <w:p w:rsidR="00662476" w:rsidRDefault="00662476" w:rsidP="00662476">
      <w:pPr>
        <w:spacing w:line="480" w:lineRule="auto"/>
        <w:jc w:val="both"/>
      </w:pPr>
      <w:r>
        <w:lastRenderedPageBreak/>
        <w:tab/>
        <w:t xml:space="preserve">Usability determines the accessibility, operability, user interface friendliness, and appropriateness to the needs of the stakeholder. The degree to which </w:t>
      </w:r>
      <w:r w:rsidR="00DB4B74">
        <w:t>software</w:t>
      </w:r>
      <w:r>
        <w:t xml:space="preserve"> is easy to operate is evaluated. </w:t>
      </w:r>
    </w:p>
    <w:p w:rsidR="00662476" w:rsidRDefault="00662476" w:rsidP="00662476">
      <w:pPr>
        <w:spacing w:line="480" w:lineRule="auto"/>
        <w:jc w:val="both"/>
      </w:pPr>
      <w:r>
        <w:tab/>
        <w:t xml:space="preserve">Reliability measures the degree of availability, fault tolerance, and recoverability of the </w:t>
      </w:r>
      <w:r w:rsidR="00DB4B74">
        <w:t>software</w:t>
      </w:r>
      <w:r>
        <w:t xml:space="preserve"> under normal and stress operation.</w:t>
      </w:r>
    </w:p>
    <w:p w:rsidR="00662476" w:rsidRDefault="00662476" w:rsidP="00662476">
      <w:pPr>
        <w:spacing w:line="480" w:lineRule="auto"/>
        <w:jc w:val="both"/>
      </w:pPr>
      <w:r>
        <w:tab/>
        <w:t xml:space="preserve">Security evaluates the ability of </w:t>
      </w:r>
      <w:r w:rsidR="00DB4B74">
        <w:t>software</w:t>
      </w:r>
      <w:r>
        <w:t xml:space="preserve"> to protect the data processed in terms of confidentiality, integrity, authenticity, accountability, and non-repudiation. Applied encryption and steganography are evaluated for this purpose.</w:t>
      </w:r>
    </w:p>
    <w:p w:rsidR="00662476" w:rsidRDefault="00662476" w:rsidP="00662476">
      <w:pPr>
        <w:spacing w:line="480" w:lineRule="auto"/>
        <w:jc w:val="both"/>
      </w:pPr>
      <w:r>
        <w:tab/>
        <w:t xml:space="preserve">Maintainability determines the effectiveness and efficiency of </w:t>
      </w:r>
      <w:r w:rsidR="00DB4B74">
        <w:t>the software</w:t>
      </w:r>
      <w:r>
        <w:t xml:space="preserve"> during modification on any of its components. </w:t>
      </w:r>
    </w:p>
    <w:p w:rsidR="00662476" w:rsidRDefault="00662476" w:rsidP="00662476">
      <w:pPr>
        <w:spacing w:line="480" w:lineRule="auto"/>
        <w:jc w:val="both"/>
      </w:pPr>
      <w:r>
        <w:tab/>
        <w:t xml:space="preserve">Portability refers to the degree of effectiveness of </w:t>
      </w:r>
      <w:r w:rsidR="00DB4B74">
        <w:t>the software</w:t>
      </w:r>
      <w:r>
        <w:t xml:space="preserve"> to adapt various hardware and software environment after installation or during runtime. It is tested on most common Windows platforms such as Windows 7, Vista, and 10 </w:t>
      </w:r>
    </w:p>
    <w:p w:rsidR="00662476" w:rsidRDefault="00662476" w:rsidP="00662476">
      <w:pPr>
        <w:spacing w:line="480" w:lineRule="auto"/>
        <w:jc w:val="both"/>
      </w:pPr>
      <w:r>
        <w:tab/>
        <w:t>Compatibility measures</w:t>
      </w:r>
      <w:r w:rsidR="00C72511">
        <w:t xml:space="preserve"> the</w:t>
      </w:r>
      <w:r>
        <w:t xml:space="preserve"> interoperability of </w:t>
      </w:r>
      <w:r w:rsidR="00DB4B74">
        <w:t>the software</w:t>
      </w:r>
      <w:r>
        <w:t xml:space="preserve"> when integrated with various systems, toolkits, Software Development Kits (SDK), Application Programming Interfaces (API), and libraries. Components of </w:t>
      </w:r>
      <w:r w:rsidR="00DB4B74">
        <w:t>the software</w:t>
      </w:r>
      <w:r>
        <w:t xml:space="preserve"> are evaluated to determine if it performs effectively with no detrimental impact on other identified software while sharing a common environment.  </w:t>
      </w:r>
    </w:p>
    <w:p w:rsidR="00527FB7" w:rsidRDefault="00527FB7" w:rsidP="00662476">
      <w:pPr>
        <w:spacing w:line="480" w:lineRule="auto"/>
        <w:jc w:val="both"/>
      </w:pPr>
    </w:p>
    <w:p w:rsidR="00AB0817" w:rsidRDefault="00AB0817" w:rsidP="00662476">
      <w:pPr>
        <w:spacing w:line="480" w:lineRule="auto"/>
        <w:jc w:val="both"/>
      </w:pPr>
    </w:p>
    <w:p w:rsidR="00FD2940" w:rsidRDefault="00FD2940" w:rsidP="00662476">
      <w:pPr>
        <w:spacing w:line="480" w:lineRule="auto"/>
        <w:jc w:val="both"/>
      </w:pPr>
    </w:p>
    <w:p w:rsidR="00FD2940" w:rsidRDefault="00FD2940" w:rsidP="00662476">
      <w:pPr>
        <w:spacing w:line="480" w:lineRule="auto"/>
        <w:jc w:val="both"/>
      </w:pPr>
    </w:p>
    <w:p w:rsidR="00AB0817" w:rsidRDefault="00AB0817" w:rsidP="00662476">
      <w:pPr>
        <w:spacing w:line="480" w:lineRule="auto"/>
        <w:jc w:val="both"/>
      </w:pPr>
    </w:p>
    <w:p w:rsidR="00B6267D" w:rsidRDefault="002E5B8B" w:rsidP="00B6267D">
      <w:pPr>
        <w:spacing w:line="480" w:lineRule="auto"/>
        <w:rPr>
          <w:b/>
        </w:rPr>
      </w:pPr>
      <w:r>
        <w:rPr>
          <w:b/>
        </w:rPr>
        <w:lastRenderedPageBreak/>
        <w:t>CON</w:t>
      </w:r>
      <w:r w:rsidR="004B54A0" w:rsidRPr="00B6267D">
        <w:rPr>
          <w:b/>
        </w:rPr>
        <w:t>CEPTUAL MODEL OF THE STUDY</w:t>
      </w:r>
    </w:p>
    <w:p w:rsidR="009131AB" w:rsidRDefault="00B6267D" w:rsidP="00B6267D">
      <w:pPr>
        <w:spacing w:line="480" w:lineRule="auto"/>
        <w:jc w:val="both"/>
      </w:pPr>
      <w:r>
        <w:tab/>
        <w:t>Based on the objectives of this rese</w:t>
      </w:r>
      <w:r w:rsidR="00EE3DDF">
        <w:t xml:space="preserve">arch and the review of previous studies, proven designs, </w:t>
      </w:r>
      <w:r w:rsidR="001442EB">
        <w:t>applied theories, and other dependable concepts and literatures, the following model was outlined</w:t>
      </w:r>
      <w:r w:rsidR="009131AB">
        <w:t xml:space="preserve"> to conceptualize the development of the CIM</w:t>
      </w:r>
    </w:p>
    <w:p w:rsidR="00B6267D" w:rsidRPr="00B6267D" w:rsidRDefault="001442EB" w:rsidP="00B6267D">
      <w:pPr>
        <w:spacing w:line="480" w:lineRule="auto"/>
        <w:jc w:val="both"/>
      </w:pPr>
      <w:r>
        <w:t xml:space="preserve">. </w:t>
      </w:r>
    </w:p>
    <w:tbl>
      <w:tblPr>
        <w:tblStyle w:val="TableGrid"/>
        <w:tblW w:w="882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0"/>
        <w:gridCol w:w="270"/>
        <w:gridCol w:w="4500"/>
        <w:gridCol w:w="270"/>
        <w:gridCol w:w="1260"/>
      </w:tblGrid>
      <w:tr w:rsidR="008B05FA" w:rsidTr="00B6267D">
        <w:trPr>
          <w:trHeight w:val="7911"/>
        </w:trPr>
        <w:tc>
          <w:tcPr>
            <w:tcW w:w="2520" w:type="dxa"/>
            <w:tcBorders>
              <w:top w:val="single" w:sz="4" w:space="0" w:color="auto"/>
              <w:left w:val="single" w:sz="4" w:space="0" w:color="auto"/>
              <w:bottom w:val="single" w:sz="4" w:space="0" w:color="auto"/>
              <w:right w:val="single" w:sz="4" w:space="0" w:color="auto"/>
            </w:tcBorders>
            <w:shd w:val="clear" w:color="auto" w:fill="FFFF00"/>
          </w:tcPr>
          <w:p w:rsidR="00B6267D" w:rsidRPr="009E0230" w:rsidRDefault="005855DB" w:rsidP="00B6267D">
            <w:pPr>
              <w:spacing w:line="480" w:lineRule="auto"/>
              <w:jc w:val="center"/>
              <w:rPr>
                <w:rFonts w:asciiTheme="minorHAnsi" w:hAnsiTheme="minorHAnsi" w:cstheme="minorHAnsi"/>
                <w:b/>
              </w:rPr>
            </w:pPr>
            <w:r>
              <w:rPr>
                <w:noProof/>
                <w:lang w:val="en-PH" w:eastAsia="en-PH"/>
              </w:rPr>
              <mc:AlternateContent>
                <mc:Choice Requires="wpg">
                  <w:drawing>
                    <wp:anchor distT="0" distB="0" distL="114300" distR="114300" simplePos="0" relativeHeight="251663360" behindDoc="0" locked="0" layoutInCell="1" allowOverlap="1" wp14:anchorId="5E1CB98D" wp14:editId="0F0733A9">
                      <wp:simplePos x="0" y="0"/>
                      <wp:positionH relativeFrom="column">
                        <wp:posOffset>1313815</wp:posOffset>
                      </wp:positionH>
                      <wp:positionV relativeFrom="paragraph">
                        <wp:posOffset>93345</wp:posOffset>
                      </wp:positionV>
                      <wp:extent cx="852170" cy="756285"/>
                      <wp:effectExtent l="0" t="0" r="5080" b="5715"/>
                      <wp:wrapNone/>
                      <wp:docPr id="39"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52170" cy="756285"/>
                                <a:chOff x="4289" y="2136"/>
                                <a:chExt cx="1180" cy="1191"/>
                              </a:xfrm>
                            </wpg:grpSpPr>
                            <wps:wsp>
                              <wps:cNvPr id="40" name="AutoShape 8"/>
                              <wps:cNvSpPr>
                                <a:spLocks noChangeArrowheads="1"/>
                              </wps:cNvSpPr>
                              <wps:spPr bwMode="auto">
                                <a:xfrm>
                                  <a:off x="4289" y="2136"/>
                                  <a:ext cx="1180" cy="1191"/>
                                </a:xfrm>
                                <a:prstGeom prst="rightArrow">
                                  <a:avLst>
                                    <a:gd name="adj1" fmla="val 50000"/>
                                    <a:gd name="adj2" fmla="val 25000"/>
                                  </a:avLst>
                                </a:prstGeom>
                                <a:solidFill>
                                  <a:srgbClr val="FFFF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 name="Rectangle 9"/>
                              <wps:cNvSpPr>
                                <a:spLocks noChangeArrowheads="1"/>
                              </wps:cNvSpPr>
                              <wps:spPr bwMode="auto">
                                <a:xfrm>
                                  <a:off x="4289" y="2429"/>
                                  <a:ext cx="453" cy="607"/>
                                </a:xfrm>
                                <a:prstGeom prst="rect">
                                  <a:avLst/>
                                </a:prstGeom>
                                <a:solidFill>
                                  <a:srgbClr val="00B0F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 name="Text Box 10"/>
                              <wps:cNvSpPr txBox="1">
                                <a:spLocks noChangeArrowheads="1"/>
                              </wps:cNvSpPr>
                              <wps:spPr bwMode="auto">
                                <a:xfrm>
                                  <a:off x="4378" y="2468"/>
                                  <a:ext cx="966" cy="4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267D" w:rsidRPr="00A12960" w:rsidRDefault="00B6267D" w:rsidP="00B6267D">
                                    <w:pPr>
                                      <w:rPr>
                                        <w:rFonts w:asciiTheme="minorHAnsi" w:hAnsiTheme="minorHAnsi" w:cstheme="minorHAnsi"/>
                                        <w:b/>
                                        <w:sz w:val="28"/>
                                      </w:rPr>
                                    </w:pPr>
                                    <w:r w:rsidRPr="00A12960">
                                      <w:rPr>
                                        <w:rFonts w:asciiTheme="minorHAnsi" w:hAnsiTheme="minorHAnsi" w:cstheme="minorHAnsi"/>
                                        <w:b/>
                                        <w:sz w:val="28"/>
                                      </w:rPr>
                                      <w:t>PLAN</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7" o:spid="_x0000_s1026" style="position:absolute;left:0;text-align:left;margin-left:103.45pt;margin-top:7.35pt;width:67.1pt;height:59.55pt;z-index:251663360" coordorigin="4289,2136" coordsize="1180,1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8" o:spid="_x0000_s1027" type="#_x0000_t13" style="position:absolute;left:4289;top:2136;width:1180;height:1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tqy7wA&#10;AADbAAAADwAAAGRycy9kb3ducmV2LnhtbERPSwrCMBDdC94hjOBOU0VEqlFEEFRw4QdxOTRjW2wm&#10;JYm23t4sBJeP91+sWlOJNzlfWlYwGiYgiDOrS84VXC/bwQyED8gaK8uk4EMeVstuZ4Gptg2f6H0O&#10;uYgh7FNUUIRQp1L6rCCDfmhr4sg9rDMYInS51A6bGG4qOU6SqTRYcmwosKZNQdnz/DIK6OD2Y2wu&#10;ybQ6lu42umfmxF6pfq9dz0EEasNf/HPvtIJJXB+/xB8gl1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Zu2rLvAAAANsAAAAPAAAAAAAAAAAAAAAAAJgCAABkcnMvZG93bnJldi54&#10;bWxQSwUGAAAAAAQABAD1AAAAgQMAAAAA&#10;" fillcolor="yellow" stroked="f"/>
                      <v:rect id="Rectangle 9" o:spid="_x0000_s1028" style="position:absolute;left:4289;top:2429;width:453;height:6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nY5MQA&#10;AADbAAAADwAAAGRycy9kb3ducmV2LnhtbESP0WrCQBRE3wX/YblC33RjkWJjNiJCaKAPoWk/4DZ7&#10;TaLZuzG7mvTvu4WCj8PMnGGS/WQ6cafBtZYVrFcRCOLK6pZrBV+f2XILwnlkjZ1lUvBDDvbpfJZg&#10;rO3IH3QvfS0ChF2MChrv+1hKVzVk0K1sTxy8kx0M+iCHWuoBxwA3nXyOohdpsOWw0GBPx4aqS3kz&#10;Cm55n+npzJvs3RTfV/da5Ie3QqmnxXTYgfA0+Uf4v51rBZs1/H0JP0C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3Z2OTEAAAA2wAAAA8AAAAAAAAAAAAAAAAAmAIAAGRycy9k&#10;b3ducmV2LnhtbFBLBQYAAAAABAAEAPUAAACJAwAAAAA=&#10;" fillcolor="#00b0f0" stroked="f"/>
                      <v:shapetype id="_x0000_t202" coordsize="21600,21600" o:spt="202" path="m,l,21600r21600,l21600,xe">
                        <v:stroke joinstyle="miter"/>
                        <v:path gradientshapeok="t" o:connecttype="rect"/>
                      </v:shapetype>
                      <v:shape id="Text Box 10" o:spid="_x0000_s1029" type="#_x0000_t202" style="position:absolute;left:4378;top:2468;width:966;height:4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3BCMIA&#10;AADbAAAADwAAAGRycy9kb3ducmV2LnhtbESPT4vCMBTE7wt+h/AEb2uiuItWo4gieFpZ/4G3R/Ns&#10;i81LaaKt394sLHgcZuY3zGzR2lI8qPaFYw2DvgJBnDpTcKbheNh8jkH4gGywdEwanuRhMe98zDAx&#10;ruFfeuxDJiKEfYIa8hCqREqf5mTR911FHL2rqy2GKOtMmhqbCLelHCr1LS0WHBdyrGiVU3rb362G&#10;08/1ch6pXba2X1XjWiXZTqTWvW67nIII1IZ3+L+9NRpGQ/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rcEIwgAAANsAAAAPAAAAAAAAAAAAAAAAAJgCAABkcnMvZG93&#10;bnJldi54bWxQSwUGAAAAAAQABAD1AAAAhwMAAAAA&#10;" filled="f" stroked="f">
                        <v:textbox>
                          <w:txbxContent>
                            <w:p w:rsidR="00B6267D" w:rsidRPr="00A12960" w:rsidRDefault="00B6267D" w:rsidP="00B6267D">
                              <w:pPr>
                                <w:rPr>
                                  <w:rFonts w:asciiTheme="minorHAnsi" w:hAnsiTheme="minorHAnsi" w:cstheme="minorHAnsi"/>
                                  <w:b/>
                                  <w:sz w:val="28"/>
                                </w:rPr>
                              </w:pPr>
                              <w:r w:rsidRPr="00A12960">
                                <w:rPr>
                                  <w:rFonts w:asciiTheme="minorHAnsi" w:hAnsiTheme="minorHAnsi" w:cstheme="minorHAnsi"/>
                                  <w:b/>
                                  <w:sz w:val="28"/>
                                </w:rPr>
                                <w:t>PLAN</w:t>
                              </w:r>
                            </w:p>
                          </w:txbxContent>
                        </v:textbox>
                      </v:shape>
                    </v:group>
                  </w:pict>
                </mc:Fallback>
              </mc:AlternateContent>
            </w:r>
            <w:r w:rsidR="004C3A24">
              <w:rPr>
                <w:noProof/>
                <w:lang w:val="en-PH" w:eastAsia="en-PH"/>
              </w:rPr>
              <mc:AlternateContent>
                <mc:Choice Requires="wpg">
                  <w:drawing>
                    <wp:anchor distT="0" distB="0" distL="114300" distR="114300" simplePos="0" relativeHeight="251665408" behindDoc="0" locked="0" layoutInCell="1" allowOverlap="1" wp14:anchorId="18AF702D" wp14:editId="1D6F384E">
                      <wp:simplePos x="0" y="0"/>
                      <wp:positionH relativeFrom="column">
                        <wp:posOffset>-635</wp:posOffset>
                      </wp:positionH>
                      <wp:positionV relativeFrom="paragraph">
                        <wp:posOffset>1661160</wp:posOffset>
                      </wp:positionV>
                      <wp:extent cx="1577975" cy="1581150"/>
                      <wp:effectExtent l="8890" t="3810" r="3810" b="5715"/>
                      <wp:wrapNone/>
                      <wp:docPr id="46" name="Group 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77975" cy="1581150"/>
                                <a:chOff x="4495" y="7064"/>
                                <a:chExt cx="2485" cy="2490"/>
                              </a:xfrm>
                            </wpg:grpSpPr>
                            <wps:wsp>
                              <wps:cNvPr id="47" name="Oval 2"/>
                              <wps:cNvSpPr>
                                <a:spLocks noChangeArrowheads="1"/>
                              </wps:cNvSpPr>
                              <wps:spPr bwMode="auto">
                                <a:xfrm>
                                  <a:off x="4495" y="7064"/>
                                  <a:ext cx="2404" cy="2490"/>
                                </a:xfrm>
                                <a:prstGeom prst="ellipse">
                                  <a:avLst/>
                                </a:prstGeom>
                                <a:gradFill rotWithShape="1">
                                  <a:gsLst>
                                    <a:gs pos="0">
                                      <a:srgbClr val="938953"/>
                                    </a:gs>
                                    <a:gs pos="100000">
                                      <a:srgbClr val="484329"/>
                                    </a:gs>
                                  </a:gsLst>
                                  <a:path path="shape">
                                    <a:fillToRect l="50000" t="50000" r="50000" b="50000"/>
                                  </a:path>
                                </a:gradFill>
                                <a:ln>
                                  <a:noFill/>
                                </a:ln>
                                <a:extLst>
                                  <a:ext uri="{91240B29-F687-4F45-9708-019B960494DF}">
                                    <a14:hiddenLine xmlns:a14="http://schemas.microsoft.com/office/drawing/2010/main" w="9525">
                                      <a:solidFill>
                                        <a:srgbClr val="000000"/>
                                      </a:solidFill>
                                      <a:round/>
                                      <a:headEnd/>
                                      <a:tailEnd/>
                                    </a14:hiddenLine>
                                  </a:ext>
                                </a:extLst>
                              </wps:spPr>
                              <wps:txbx>
                                <w:txbxContent>
                                  <w:p w:rsidR="00B6267D" w:rsidRPr="00781327" w:rsidRDefault="00B6267D" w:rsidP="00B6267D">
                                    <w:pPr>
                                      <w:ind w:left="-180" w:right="-486"/>
                                      <w:rPr>
                                        <w:rFonts w:asciiTheme="minorHAnsi" w:hAnsiTheme="minorHAnsi" w:cstheme="minorHAnsi"/>
                                        <w:color w:val="FFFFFF" w:themeColor="background1"/>
                                      </w:rPr>
                                    </w:pPr>
                                    <w:r w:rsidRPr="00781327">
                                      <w:rPr>
                                        <w:rFonts w:asciiTheme="minorHAnsi" w:hAnsiTheme="minorHAnsi" w:cstheme="minorHAnsi"/>
                                        <w:color w:val="FFFFFF" w:themeColor="background1"/>
                                        <w:sz w:val="22"/>
                                      </w:rPr>
                                      <w:t xml:space="preserve">    </w:t>
                                    </w:r>
                                  </w:p>
                                </w:txbxContent>
                              </wps:txbx>
                              <wps:bodyPr rot="0" vert="horz" wrap="square" lIns="91440" tIns="45720" rIns="91440" bIns="45720" anchor="t" anchorCtr="0" upright="1">
                                <a:noAutofit/>
                              </wps:bodyPr>
                            </wps:wsp>
                            <wps:wsp>
                              <wps:cNvPr id="48" name="Text Box 3"/>
                              <wps:cNvSpPr txBox="1">
                                <a:spLocks noChangeArrowheads="1"/>
                              </wps:cNvSpPr>
                              <wps:spPr bwMode="auto">
                                <a:xfrm>
                                  <a:off x="4835" y="7126"/>
                                  <a:ext cx="2145" cy="2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267D" w:rsidRDefault="00B6267D" w:rsidP="00B6267D">
                                    <w:pPr>
                                      <w:ind w:left="-90" w:right="-126"/>
                                      <w:rPr>
                                        <w:rFonts w:asciiTheme="minorHAnsi" w:hAnsiTheme="minorHAnsi" w:cstheme="minorHAnsi"/>
                                        <w:color w:val="FFFFFF" w:themeColor="background1"/>
                                        <w:sz w:val="21"/>
                                        <w:szCs w:val="21"/>
                                      </w:rPr>
                                    </w:pPr>
                                    <w:r>
                                      <w:rPr>
                                        <w:rFonts w:asciiTheme="minorHAnsi" w:hAnsiTheme="minorHAnsi" w:cstheme="minorHAnsi"/>
                                        <w:color w:val="FFFFFF" w:themeColor="background1"/>
                                        <w:sz w:val="21"/>
                                        <w:szCs w:val="21"/>
                                      </w:rPr>
                                      <w:t xml:space="preserve">        Software </w:t>
                                    </w:r>
                                  </w:p>
                                  <w:p w:rsidR="00B6267D" w:rsidRPr="00A65E1C" w:rsidRDefault="00B6267D" w:rsidP="00B6267D">
                                    <w:pPr>
                                      <w:ind w:left="-90" w:right="-126"/>
                                      <w:rPr>
                                        <w:rFonts w:asciiTheme="minorHAnsi" w:hAnsiTheme="minorHAnsi" w:cstheme="minorHAnsi"/>
                                        <w:color w:val="FFFFFF" w:themeColor="background1"/>
                                        <w:sz w:val="21"/>
                                        <w:szCs w:val="21"/>
                                      </w:rPr>
                                    </w:pPr>
                                    <w:r>
                                      <w:rPr>
                                        <w:rFonts w:asciiTheme="minorHAnsi" w:hAnsiTheme="minorHAnsi" w:cstheme="minorHAnsi"/>
                                        <w:color w:val="FFFFFF" w:themeColor="background1"/>
                                        <w:sz w:val="21"/>
                                        <w:szCs w:val="21"/>
                                      </w:rPr>
                                      <w:t xml:space="preserve">    Requirements:</w:t>
                                    </w:r>
                                  </w:p>
                                  <w:p w:rsidR="00B6267D" w:rsidRPr="00A65E1C" w:rsidRDefault="00B6267D" w:rsidP="00B6267D">
                                    <w:pPr>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Visual C# .net</w:t>
                                    </w:r>
                                  </w:p>
                                  <w:p w:rsidR="00B6267D" w:rsidRPr="00A65E1C" w:rsidRDefault="00B6267D" w:rsidP="00B6267D">
                                    <w:pPr>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Microsoft Windows</w:t>
                                    </w:r>
                                  </w:p>
                                  <w:p w:rsidR="00B6267D" w:rsidRPr="00A65E1C" w:rsidRDefault="00B6267D" w:rsidP="00B6267D">
                                    <w:pPr>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7 or 10</w:t>
                                    </w:r>
                                  </w:p>
                                  <w:p w:rsidR="00B6267D" w:rsidRPr="00A65E1C" w:rsidRDefault="00B6267D" w:rsidP="00B6267D">
                                    <w:pPr>
                                      <w:pStyle w:val="ListParagraph"/>
                                      <w:numPr>
                                        <w:ilvl w:val="0"/>
                                        <w:numId w:val="5"/>
                                      </w:numPr>
                                      <w:ind w:left="-180" w:right="-486" w:firstLine="0"/>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MS SQL and</w:t>
                                    </w:r>
                                  </w:p>
                                  <w:p w:rsidR="00B6267D" w:rsidRPr="00A65E1C" w:rsidRDefault="00B6267D" w:rsidP="00B6267D">
                                    <w:pPr>
                                      <w:pStyle w:val="ListParagraph"/>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MS ACCESS </w:t>
                                    </w:r>
                                  </w:p>
                                  <w:p w:rsidR="00B6267D" w:rsidRPr="00A65E1C" w:rsidRDefault="00B6267D" w:rsidP="00B6267D">
                                    <w:pPr>
                                      <w:pStyle w:val="ListParagraph"/>
                                      <w:numPr>
                                        <w:ilvl w:val="0"/>
                                        <w:numId w:val="5"/>
                                      </w:numPr>
                                      <w:ind w:left="-180" w:right="-39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 KALI Pentest Tool</w:t>
                                    </w:r>
                                  </w:p>
                                  <w:p w:rsidR="00B6267D" w:rsidRPr="004B2EE1" w:rsidRDefault="00B6267D" w:rsidP="00B6267D"/>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8" o:spid="_x0000_s1030" style="position:absolute;left:0;text-align:left;margin-left:-.05pt;margin-top:130.8pt;width:124.25pt;height:124.5pt;z-index:251665408" coordorigin="4495,7064" coordsize="2485,2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">
                      <v:oval id="Oval 2" o:spid="_x0000_s1031" style="position:absolute;left:4495;top:7064;width:2404;height:2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ahemMQA&#10;AADbAAAADwAAAGRycy9kb3ducmV2LnhtbESPQWvCQBSE74L/YXmCN91UipXoKm1BKmgVo4ceH9ln&#10;kib7NmRXjf/eFQSPw8x8w8wWranEhRpXWFbwNoxAEKdWF5wpOB6WgwkI55E1VpZJwY0cLObdzgxj&#10;ba+8p0viMxEg7GJUkHtfx1K6NCeDbmhr4uCdbGPQB9lkUjd4DXBTyVEUjaXBgsNCjjV955SWydko&#10;+Nnuoq/t5ERr+v+t15uy9H9JqVS/135OQXhq/Sv8bK+0gvcPeHwJP0DO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GoXpjEAAAA2wAAAA8AAAAAAAAAAAAAAAAAmAIAAGRycy9k&#10;b3ducmV2LnhtbFBLBQYAAAAABAAEAPUAAACJAwAAAAA=&#10;" fillcolor="#938953" stroked="f">
                        <v:fill color2="#484329" rotate="t" focusposition=".5,.5" focussize="" focus="100%" type="gradientRadial"/>
                        <v:textbox>
                          <w:txbxContent>
                            <w:p w:rsidR="00B6267D" w:rsidRPr="00781327" w:rsidRDefault="00B6267D" w:rsidP="00B6267D">
                              <w:pPr>
                                <w:ind w:left="-180" w:right="-486"/>
                                <w:rPr>
                                  <w:rFonts w:asciiTheme="minorHAnsi" w:hAnsiTheme="minorHAnsi" w:cstheme="minorHAnsi"/>
                                  <w:color w:val="FFFFFF" w:themeColor="background1"/>
                                </w:rPr>
                              </w:pPr>
                              <w:r w:rsidRPr="00781327">
                                <w:rPr>
                                  <w:rFonts w:asciiTheme="minorHAnsi" w:hAnsiTheme="minorHAnsi" w:cstheme="minorHAnsi"/>
                                  <w:color w:val="FFFFFF" w:themeColor="background1"/>
                                  <w:sz w:val="22"/>
                                </w:rPr>
                                <w:t xml:space="preserve">    </w:t>
                              </w:r>
                            </w:p>
                          </w:txbxContent>
                        </v:textbox>
                      </v:oval>
                      <v:shape id="Text Box 3" o:spid="_x0000_s1032" type="#_x0000_t202" style="position:absolute;left:4835;top:7126;width:2145;height:22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X24r4A&#10;AADbAAAADwAAAGRycy9kb3ducmV2LnhtbERPy4rCMBTdC/5DuII7TRxUtBpFRoRZOfgEd5fm2hab&#10;m9JE2/n7yUJweTjv5bq1pXhR7QvHGkZDBYI4dabgTMP5tBvMQPiAbLB0TBr+yMN61e0sMTGu4QO9&#10;jiETMYR9ghryEKpESp/mZNEPXUUcuburLYYI60yaGpsYbkv5pdRUWiw4NuRY0XdO6eP4tBou+/vt&#10;Ola/2dZOqsa1SrKdS637vXazABGoDR/x2/1jNIzj2Pgl/gC5+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FF9uK+AAAA2wAAAA8AAAAAAAAAAAAAAAAAmAIAAGRycy9kb3ducmV2&#10;LnhtbFBLBQYAAAAABAAEAPUAAACDAwAAAAA=&#10;" filled="f" stroked="f">
                        <v:textbox>
                          <w:txbxContent>
                            <w:p w:rsidR="00B6267D" w:rsidRDefault="00B6267D" w:rsidP="00B6267D">
                              <w:pPr>
                                <w:ind w:left="-90" w:right="-126"/>
                                <w:rPr>
                                  <w:rFonts w:asciiTheme="minorHAnsi" w:hAnsiTheme="minorHAnsi" w:cstheme="minorHAnsi"/>
                                  <w:color w:val="FFFFFF" w:themeColor="background1"/>
                                  <w:sz w:val="21"/>
                                  <w:szCs w:val="21"/>
                                </w:rPr>
                              </w:pPr>
                              <w:r>
                                <w:rPr>
                                  <w:rFonts w:asciiTheme="minorHAnsi" w:hAnsiTheme="minorHAnsi" w:cstheme="minorHAnsi"/>
                                  <w:color w:val="FFFFFF" w:themeColor="background1"/>
                                  <w:sz w:val="21"/>
                                  <w:szCs w:val="21"/>
                                </w:rPr>
                                <w:t xml:space="preserve">        Software </w:t>
                              </w:r>
                            </w:p>
                            <w:p w:rsidR="00B6267D" w:rsidRPr="00A65E1C" w:rsidRDefault="00B6267D" w:rsidP="00B6267D">
                              <w:pPr>
                                <w:ind w:left="-90" w:right="-126"/>
                                <w:rPr>
                                  <w:rFonts w:asciiTheme="minorHAnsi" w:hAnsiTheme="minorHAnsi" w:cstheme="minorHAnsi"/>
                                  <w:color w:val="FFFFFF" w:themeColor="background1"/>
                                  <w:sz w:val="21"/>
                                  <w:szCs w:val="21"/>
                                </w:rPr>
                              </w:pPr>
                              <w:r>
                                <w:rPr>
                                  <w:rFonts w:asciiTheme="minorHAnsi" w:hAnsiTheme="minorHAnsi" w:cstheme="minorHAnsi"/>
                                  <w:color w:val="FFFFFF" w:themeColor="background1"/>
                                  <w:sz w:val="21"/>
                                  <w:szCs w:val="21"/>
                                </w:rPr>
                                <w:t xml:space="preserve">    Requirements:</w:t>
                              </w:r>
                            </w:p>
                            <w:p w:rsidR="00B6267D" w:rsidRPr="00A65E1C" w:rsidRDefault="00B6267D" w:rsidP="00B6267D">
                              <w:pPr>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Visual C# .net</w:t>
                              </w:r>
                            </w:p>
                            <w:p w:rsidR="00B6267D" w:rsidRPr="00A65E1C" w:rsidRDefault="00B6267D" w:rsidP="00B6267D">
                              <w:pPr>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Microsoft Windows</w:t>
                              </w:r>
                            </w:p>
                            <w:p w:rsidR="00B6267D" w:rsidRPr="00A65E1C" w:rsidRDefault="00B6267D" w:rsidP="00B6267D">
                              <w:pPr>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7 or 10</w:t>
                              </w:r>
                            </w:p>
                            <w:p w:rsidR="00B6267D" w:rsidRPr="00A65E1C" w:rsidRDefault="00B6267D" w:rsidP="00B6267D">
                              <w:pPr>
                                <w:pStyle w:val="ListParagraph"/>
                                <w:numPr>
                                  <w:ilvl w:val="0"/>
                                  <w:numId w:val="5"/>
                                </w:numPr>
                                <w:ind w:left="-180" w:right="-486" w:firstLine="0"/>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MS SQL and</w:t>
                              </w:r>
                            </w:p>
                            <w:p w:rsidR="00B6267D" w:rsidRPr="00A65E1C" w:rsidRDefault="00B6267D" w:rsidP="00B6267D">
                              <w:pPr>
                                <w:pStyle w:val="ListParagraph"/>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MS ACCESS </w:t>
                              </w:r>
                            </w:p>
                            <w:p w:rsidR="00B6267D" w:rsidRPr="00A65E1C" w:rsidRDefault="00B6267D" w:rsidP="00B6267D">
                              <w:pPr>
                                <w:pStyle w:val="ListParagraph"/>
                                <w:numPr>
                                  <w:ilvl w:val="0"/>
                                  <w:numId w:val="5"/>
                                </w:numPr>
                                <w:ind w:left="-180" w:right="-39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 KALI Pentest Tool</w:t>
                              </w:r>
                            </w:p>
                            <w:p w:rsidR="00B6267D" w:rsidRPr="004B2EE1" w:rsidRDefault="00B6267D" w:rsidP="00B6267D"/>
                          </w:txbxContent>
                        </v:textbox>
                      </v:shape>
                    </v:group>
                  </w:pict>
                </mc:Fallback>
              </mc:AlternateContent>
            </w:r>
            <w:r w:rsidR="004C3A24">
              <w:rPr>
                <w:rFonts w:asciiTheme="minorHAnsi" w:hAnsiTheme="minorHAnsi" w:cstheme="minorHAnsi"/>
                <w:b/>
                <w:noProof/>
                <w:sz w:val="28"/>
                <w:lang w:val="en-PH" w:eastAsia="en-PH"/>
              </w:rPr>
              <mc:AlternateContent>
                <mc:Choice Requires="wpg">
                  <w:drawing>
                    <wp:anchor distT="0" distB="0" distL="114300" distR="114300" simplePos="0" relativeHeight="251664384" behindDoc="0" locked="0" layoutInCell="1" allowOverlap="1" wp14:anchorId="4ECFC687" wp14:editId="13FFF9BE">
                      <wp:simplePos x="0" y="0"/>
                      <wp:positionH relativeFrom="column">
                        <wp:posOffset>15875</wp:posOffset>
                      </wp:positionH>
                      <wp:positionV relativeFrom="paragraph">
                        <wp:posOffset>3333750</wp:posOffset>
                      </wp:positionV>
                      <wp:extent cx="1473835" cy="1498600"/>
                      <wp:effectExtent l="6350" t="0" r="5715" b="6350"/>
                      <wp:wrapNone/>
                      <wp:docPr id="43"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73835" cy="1498600"/>
                                <a:chOff x="1914" y="8221"/>
                                <a:chExt cx="2321" cy="2360"/>
                              </a:xfrm>
                            </wpg:grpSpPr>
                            <wps:wsp>
                              <wps:cNvPr id="44" name="Oval 5"/>
                              <wps:cNvSpPr>
                                <a:spLocks noChangeArrowheads="1"/>
                              </wps:cNvSpPr>
                              <wps:spPr bwMode="auto">
                                <a:xfrm>
                                  <a:off x="1914" y="8221"/>
                                  <a:ext cx="2321" cy="2360"/>
                                </a:xfrm>
                                <a:prstGeom prst="ellipse">
                                  <a:avLst/>
                                </a:prstGeom>
                                <a:gradFill rotWithShape="1">
                                  <a:gsLst>
                                    <a:gs pos="0">
                                      <a:srgbClr val="938953"/>
                                    </a:gs>
                                    <a:gs pos="100000">
                                      <a:srgbClr val="484329"/>
                                    </a:gs>
                                  </a:gsLst>
                                  <a:path path="shape">
                                    <a:fillToRect l="50000" t="50000" r="50000" b="50000"/>
                                  </a:path>
                                </a:gradFill>
                                <a:ln>
                                  <a:noFill/>
                                </a:ln>
                                <a:extLst>
                                  <a:ext uri="{91240B29-F687-4F45-9708-019B960494DF}">
                                    <a14:hiddenLine xmlns:a14="http://schemas.microsoft.com/office/drawing/2010/main" w="9525">
                                      <a:solidFill>
                                        <a:srgbClr val="000000"/>
                                      </a:solidFill>
                                      <a:round/>
                                      <a:headEnd/>
                                      <a:tailEnd/>
                                    </a14:hiddenLine>
                                  </a:ext>
                                </a:extLst>
                              </wps:spPr>
                              <wps:txbx>
                                <w:txbxContent>
                                  <w:p w:rsidR="00B6267D" w:rsidRPr="00781327" w:rsidRDefault="00B6267D" w:rsidP="00B6267D">
                                    <w:pPr>
                                      <w:ind w:left="-180" w:right="-486"/>
                                      <w:rPr>
                                        <w:rFonts w:asciiTheme="minorHAnsi" w:hAnsiTheme="minorHAnsi" w:cstheme="minorHAnsi"/>
                                        <w:color w:val="FFFFFF" w:themeColor="background1"/>
                                      </w:rPr>
                                    </w:pPr>
                                    <w:r w:rsidRPr="00781327">
                                      <w:rPr>
                                        <w:rFonts w:asciiTheme="minorHAnsi" w:hAnsiTheme="minorHAnsi" w:cstheme="minorHAnsi"/>
                                        <w:color w:val="FFFFFF" w:themeColor="background1"/>
                                        <w:sz w:val="22"/>
                                      </w:rPr>
                                      <w:t xml:space="preserve">    </w:t>
                                    </w:r>
                                  </w:p>
                                </w:txbxContent>
                              </wps:txbx>
                              <wps:bodyPr rot="0" vert="horz" wrap="square" lIns="91440" tIns="45720" rIns="91440" bIns="45720" anchor="t" anchorCtr="0" upright="1">
                                <a:noAutofit/>
                              </wps:bodyPr>
                            </wps:wsp>
                            <wps:wsp>
                              <wps:cNvPr id="45" name="Text Box 6"/>
                              <wps:cNvSpPr txBox="1">
                                <a:spLocks noChangeArrowheads="1"/>
                              </wps:cNvSpPr>
                              <wps:spPr bwMode="auto">
                                <a:xfrm>
                                  <a:off x="2090" y="8283"/>
                                  <a:ext cx="2145" cy="2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267D" w:rsidRDefault="00B6267D" w:rsidP="00B6267D">
                                    <w:pPr>
                                      <w:ind w:left="-90" w:right="-126"/>
                                      <w:rPr>
                                        <w:rFonts w:asciiTheme="minorHAnsi" w:hAnsiTheme="minorHAnsi" w:cstheme="minorHAnsi"/>
                                        <w:color w:val="FFFFFF" w:themeColor="background1"/>
                                        <w:sz w:val="21"/>
                                        <w:szCs w:val="21"/>
                                      </w:rPr>
                                    </w:pPr>
                                    <w:r>
                                      <w:rPr>
                                        <w:rFonts w:asciiTheme="minorHAnsi" w:hAnsiTheme="minorHAnsi" w:cstheme="minorHAnsi"/>
                                        <w:color w:val="FFFFFF" w:themeColor="background1"/>
                                        <w:sz w:val="21"/>
                                        <w:szCs w:val="21"/>
                                      </w:rPr>
                                      <w:t xml:space="preserve">          Hardware     </w:t>
                                    </w:r>
                                  </w:p>
                                  <w:p w:rsidR="00B6267D" w:rsidRPr="00A65E1C" w:rsidRDefault="00B6267D" w:rsidP="00B6267D">
                                    <w:pPr>
                                      <w:ind w:left="-90" w:right="-126"/>
                                      <w:rPr>
                                        <w:rFonts w:asciiTheme="minorHAnsi" w:hAnsiTheme="minorHAnsi" w:cstheme="minorHAnsi"/>
                                        <w:color w:val="FFFFFF" w:themeColor="background1"/>
                                        <w:sz w:val="21"/>
                                        <w:szCs w:val="21"/>
                                      </w:rPr>
                                    </w:pPr>
                                    <w:r>
                                      <w:rPr>
                                        <w:rFonts w:asciiTheme="minorHAnsi" w:hAnsiTheme="minorHAnsi" w:cstheme="minorHAnsi"/>
                                        <w:color w:val="FFFFFF" w:themeColor="background1"/>
                                        <w:sz w:val="21"/>
                                        <w:szCs w:val="21"/>
                                      </w:rPr>
                                      <w:t xml:space="preserve">      Requirements:</w:t>
                                    </w:r>
                                  </w:p>
                                  <w:p w:rsidR="00B6267D" w:rsidRPr="00A65E1C" w:rsidRDefault="00B6267D" w:rsidP="00B6267D">
                                    <w:pPr>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Two (2) Computer </w:t>
                                    </w:r>
                                  </w:p>
                                  <w:p w:rsidR="00B6267D" w:rsidRPr="00A65E1C" w:rsidRDefault="00B6267D" w:rsidP="00B6267D">
                                    <w:pPr>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Set (Client &amp; Server)</w:t>
                                    </w:r>
                                  </w:p>
                                  <w:p w:rsidR="00B6267D" w:rsidRPr="00A65E1C" w:rsidRDefault="00B6267D" w:rsidP="00B6267D">
                                    <w:pPr>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LAN Setup </w:t>
                                    </w:r>
                                  </w:p>
                                  <w:p w:rsidR="00B6267D" w:rsidRPr="00A65E1C" w:rsidRDefault="00B6267D" w:rsidP="00B6267D">
                                    <w:pPr>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Network switch &amp; </w:t>
                                    </w:r>
                                  </w:p>
                                  <w:p w:rsidR="00B6267D" w:rsidRPr="00A65E1C" w:rsidRDefault="00B6267D" w:rsidP="00B6267D">
                                    <w:pPr>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Patch cord)</w:t>
                                    </w:r>
                                  </w:p>
                                  <w:p w:rsidR="00B6267D" w:rsidRDefault="00B6267D"/>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 o:spid="_x0000_s1033" style="position:absolute;left:0;text-align:left;margin-left:1.25pt;margin-top:262.5pt;width:116.05pt;height:118pt;z-index:251664384" coordorigin="1914,8221" coordsize="2321,2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">
                      <v:oval id="Oval 5" o:spid="_x0000_s1034" style="position:absolute;left:1914;top:8221;width:2321;height:2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rA78UA&#10;AADbAAAADwAAAGRycy9kb3ducmV2LnhtbESPQWvCQBSE7wX/w/KE3nSjSJHoGqwgLaRVmnrw+Mg+&#10;kzTZt2F3q+m/7xaEHoeZ+YZZZ4PpxJWcbywrmE0TEMSl1Q1XCk6f+8kShA/IGjvLpOCHPGSb0cMa&#10;U21v/EHXIlQiQtinqKAOoU+l9GVNBv3U9sTRu1hnMETpKqkd3iLcdHKeJE/SYMNxocaedjWVbfFt&#10;FLwcjsnzYXmhnL7e+/ytbcO5aJV6HA/bFYhAQ/gP39uvWsFiAX9f4g+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esDvxQAAANsAAAAPAAAAAAAAAAAAAAAAAJgCAABkcnMv&#10;ZG93bnJldi54bWxQSwUGAAAAAAQABAD1AAAAigMAAAAA&#10;" fillcolor="#938953" stroked="f">
                        <v:fill color2="#484329" rotate="t" focusposition=".5,.5" focussize="" focus="100%" type="gradientRadial"/>
                        <v:textbox>
                          <w:txbxContent>
                            <w:p w:rsidR="00B6267D" w:rsidRPr="00781327" w:rsidRDefault="00B6267D" w:rsidP="00B6267D">
                              <w:pPr>
                                <w:ind w:left="-180" w:right="-486"/>
                                <w:rPr>
                                  <w:rFonts w:asciiTheme="minorHAnsi" w:hAnsiTheme="minorHAnsi" w:cstheme="minorHAnsi"/>
                                  <w:color w:val="FFFFFF" w:themeColor="background1"/>
                                </w:rPr>
                              </w:pPr>
                              <w:r w:rsidRPr="00781327">
                                <w:rPr>
                                  <w:rFonts w:asciiTheme="minorHAnsi" w:hAnsiTheme="minorHAnsi" w:cstheme="minorHAnsi"/>
                                  <w:color w:val="FFFFFF" w:themeColor="background1"/>
                                  <w:sz w:val="22"/>
                                </w:rPr>
                                <w:t xml:space="preserve">    </w:t>
                              </w:r>
                            </w:p>
                          </w:txbxContent>
                        </v:textbox>
                      </v:oval>
                      <v:shape id="Text Box 6" o:spid="_x0000_s1035" type="#_x0000_t202" style="position:absolute;left:2090;top:8283;width:2145;height:22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RZfMMA&#10;AADbAAAADwAAAGRycy9kb3ducmV2LnhtbESPQWvCQBSE74L/YXmCN7NrMVLTrFJaCp5atK3Q2yP7&#10;TILZtyG7TdJ/3xUEj8PMfMPku9E2oqfO1441LBMFgrhwpuZSw9fn2+IRhA/IBhvHpOGPPOy200mO&#10;mXEDH6g/hlJECPsMNVQhtJmUvqjIok9cSxy9s+sshii7UpoOhwi3jXxQai0t1hwXKmzppaLicvy1&#10;Gr7fzz+nlfooX23aDm5Uku1Gaj2fjc9PIAKN4R6+tfdGwyqF65f4A+T2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0RZfMMAAADbAAAADwAAAAAAAAAAAAAAAACYAgAAZHJzL2Rv&#10;d25yZXYueG1sUEsFBgAAAAAEAAQA9QAAAIgDAAAAAA==&#10;" filled="f" stroked="f">
                        <v:textbox>
                          <w:txbxContent>
                            <w:p w:rsidR="00B6267D" w:rsidRDefault="00B6267D" w:rsidP="00B6267D">
                              <w:pPr>
                                <w:ind w:left="-90" w:right="-126"/>
                                <w:rPr>
                                  <w:rFonts w:asciiTheme="minorHAnsi" w:hAnsiTheme="minorHAnsi" w:cstheme="minorHAnsi"/>
                                  <w:color w:val="FFFFFF" w:themeColor="background1"/>
                                  <w:sz w:val="21"/>
                                  <w:szCs w:val="21"/>
                                </w:rPr>
                              </w:pPr>
                              <w:r>
                                <w:rPr>
                                  <w:rFonts w:asciiTheme="minorHAnsi" w:hAnsiTheme="minorHAnsi" w:cstheme="minorHAnsi"/>
                                  <w:color w:val="FFFFFF" w:themeColor="background1"/>
                                  <w:sz w:val="21"/>
                                  <w:szCs w:val="21"/>
                                </w:rPr>
                                <w:t xml:space="preserve">          Hardware     </w:t>
                              </w:r>
                            </w:p>
                            <w:p w:rsidR="00B6267D" w:rsidRPr="00A65E1C" w:rsidRDefault="00B6267D" w:rsidP="00B6267D">
                              <w:pPr>
                                <w:ind w:left="-90" w:right="-126"/>
                                <w:rPr>
                                  <w:rFonts w:asciiTheme="minorHAnsi" w:hAnsiTheme="minorHAnsi" w:cstheme="minorHAnsi"/>
                                  <w:color w:val="FFFFFF" w:themeColor="background1"/>
                                  <w:sz w:val="21"/>
                                  <w:szCs w:val="21"/>
                                </w:rPr>
                              </w:pPr>
                              <w:r>
                                <w:rPr>
                                  <w:rFonts w:asciiTheme="minorHAnsi" w:hAnsiTheme="minorHAnsi" w:cstheme="minorHAnsi"/>
                                  <w:color w:val="FFFFFF" w:themeColor="background1"/>
                                  <w:sz w:val="21"/>
                                  <w:szCs w:val="21"/>
                                </w:rPr>
                                <w:t xml:space="preserve">      Requirements:</w:t>
                              </w:r>
                            </w:p>
                            <w:p w:rsidR="00B6267D" w:rsidRPr="00A65E1C" w:rsidRDefault="00B6267D" w:rsidP="00B6267D">
                              <w:pPr>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Two (2) Computer </w:t>
                              </w:r>
                            </w:p>
                            <w:p w:rsidR="00B6267D" w:rsidRPr="00A65E1C" w:rsidRDefault="00B6267D" w:rsidP="00B6267D">
                              <w:pPr>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Set (Client &amp; Server)</w:t>
                              </w:r>
                            </w:p>
                            <w:p w:rsidR="00B6267D" w:rsidRPr="00A65E1C" w:rsidRDefault="00B6267D" w:rsidP="00B6267D">
                              <w:pPr>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LAN Setup </w:t>
                              </w:r>
                            </w:p>
                            <w:p w:rsidR="00B6267D" w:rsidRPr="00A65E1C" w:rsidRDefault="00B6267D" w:rsidP="00B6267D">
                              <w:pPr>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Network switch &amp; </w:t>
                              </w:r>
                            </w:p>
                            <w:p w:rsidR="00B6267D" w:rsidRPr="00A65E1C" w:rsidRDefault="00B6267D" w:rsidP="00B6267D">
                              <w:pPr>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Patch cord)</w:t>
                              </w:r>
                            </w:p>
                            <w:p w:rsidR="00B6267D" w:rsidRDefault="00B6267D"/>
                          </w:txbxContent>
                        </v:textbox>
                      </v:shape>
                    </v:group>
                  </w:pict>
                </mc:Fallback>
              </mc:AlternateContent>
            </w:r>
            <w:r w:rsidR="004C3A24">
              <w:rPr>
                <w:noProof/>
                <w:lang w:val="en-PH" w:eastAsia="en-PH"/>
              </w:rPr>
              <mc:AlternateContent>
                <mc:Choice Requires="wpg">
                  <w:drawing>
                    <wp:anchor distT="0" distB="0" distL="114300" distR="114300" simplePos="0" relativeHeight="251666432" behindDoc="0" locked="0" layoutInCell="1" allowOverlap="1" wp14:anchorId="6158D882" wp14:editId="2876E1AC">
                      <wp:simplePos x="0" y="0"/>
                      <wp:positionH relativeFrom="column">
                        <wp:posOffset>-635</wp:posOffset>
                      </wp:positionH>
                      <wp:positionV relativeFrom="paragraph">
                        <wp:posOffset>291465</wp:posOffset>
                      </wp:positionV>
                      <wp:extent cx="1473835" cy="1299210"/>
                      <wp:effectExtent l="8890" t="5715" r="3175" b="0"/>
                      <wp:wrapNone/>
                      <wp:docPr id="36"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73835" cy="1299210"/>
                                <a:chOff x="4495" y="5004"/>
                                <a:chExt cx="2321" cy="2046"/>
                              </a:xfrm>
                            </wpg:grpSpPr>
                            <wps:wsp>
                              <wps:cNvPr id="37" name="Oval 12"/>
                              <wps:cNvSpPr>
                                <a:spLocks noChangeArrowheads="1"/>
                              </wps:cNvSpPr>
                              <wps:spPr bwMode="auto">
                                <a:xfrm>
                                  <a:off x="4495" y="5004"/>
                                  <a:ext cx="2321" cy="2046"/>
                                </a:xfrm>
                                <a:prstGeom prst="ellipse">
                                  <a:avLst/>
                                </a:prstGeom>
                                <a:gradFill rotWithShape="1">
                                  <a:gsLst>
                                    <a:gs pos="0">
                                      <a:srgbClr val="938953"/>
                                    </a:gs>
                                    <a:gs pos="100000">
                                      <a:srgbClr val="484329"/>
                                    </a:gs>
                                  </a:gsLst>
                                  <a:path path="shape">
                                    <a:fillToRect l="50000" t="50000" r="50000" b="50000"/>
                                  </a:path>
                                </a:gradFill>
                                <a:ln>
                                  <a:noFill/>
                                </a:ln>
                                <a:extLst>
                                  <a:ext uri="{91240B29-F687-4F45-9708-019B960494DF}">
                                    <a14:hiddenLine xmlns:a14="http://schemas.microsoft.com/office/drawing/2010/main" w="9525">
                                      <a:solidFill>
                                        <a:srgbClr val="000000"/>
                                      </a:solidFill>
                                      <a:round/>
                                      <a:headEnd/>
                                      <a:tailEnd/>
                                    </a14:hiddenLine>
                                  </a:ext>
                                </a:extLst>
                              </wps:spPr>
                              <wps:txbx>
                                <w:txbxContent>
                                  <w:p w:rsidR="00B6267D" w:rsidRPr="00781327" w:rsidRDefault="00B6267D" w:rsidP="00B6267D">
                                    <w:pPr>
                                      <w:ind w:left="-180" w:right="-486"/>
                                      <w:rPr>
                                        <w:rFonts w:asciiTheme="minorHAnsi" w:hAnsiTheme="minorHAnsi" w:cstheme="minorHAnsi"/>
                                        <w:color w:val="FFFFFF" w:themeColor="background1"/>
                                      </w:rPr>
                                    </w:pPr>
                                    <w:r w:rsidRPr="00781327">
                                      <w:rPr>
                                        <w:rFonts w:asciiTheme="minorHAnsi" w:hAnsiTheme="minorHAnsi" w:cstheme="minorHAnsi"/>
                                        <w:color w:val="FFFFFF" w:themeColor="background1"/>
                                        <w:sz w:val="22"/>
                                      </w:rPr>
                                      <w:t xml:space="preserve">    </w:t>
                                    </w:r>
                                  </w:p>
                                </w:txbxContent>
                              </wps:txbx>
                              <wps:bodyPr rot="0" vert="horz" wrap="square" lIns="91440" tIns="45720" rIns="91440" bIns="45720" anchor="t" anchorCtr="0" upright="1">
                                <a:noAutofit/>
                              </wps:bodyPr>
                            </wps:wsp>
                            <wps:wsp>
                              <wps:cNvPr id="38" name="Text Box 13"/>
                              <wps:cNvSpPr txBox="1">
                                <a:spLocks noChangeArrowheads="1"/>
                              </wps:cNvSpPr>
                              <wps:spPr bwMode="auto">
                                <a:xfrm>
                                  <a:off x="4671" y="5066"/>
                                  <a:ext cx="2145" cy="18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267D" w:rsidRDefault="00B6267D" w:rsidP="00B6267D">
                                    <w:pPr>
                                      <w:ind w:left="-180" w:right="-300"/>
                                      <w:rPr>
                                        <w:rFonts w:asciiTheme="minorHAnsi" w:hAnsiTheme="minorHAnsi" w:cstheme="minorHAnsi"/>
                                        <w:color w:val="FFFFFF" w:themeColor="background1"/>
                                        <w:sz w:val="21"/>
                                        <w:szCs w:val="21"/>
                                      </w:rPr>
                                    </w:pPr>
                                    <w:r>
                                      <w:rPr>
                                        <w:rFonts w:asciiTheme="minorHAnsi" w:hAnsiTheme="minorHAnsi" w:cstheme="minorHAnsi"/>
                                        <w:color w:val="FFFFFF" w:themeColor="background1"/>
                                        <w:sz w:val="21"/>
                                        <w:szCs w:val="21"/>
                                      </w:rPr>
                                      <w:t xml:space="preserve">           </w:t>
                                    </w:r>
                                    <w:r w:rsidRPr="00A65E1C">
                                      <w:rPr>
                                        <w:rFonts w:asciiTheme="minorHAnsi" w:hAnsiTheme="minorHAnsi" w:cstheme="minorHAnsi"/>
                                        <w:color w:val="FFFFFF" w:themeColor="background1"/>
                                        <w:sz w:val="21"/>
                                        <w:szCs w:val="21"/>
                                      </w:rPr>
                                      <w:t xml:space="preserve">Knowledge </w:t>
                                    </w:r>
                                  </w:p>
                                  <w:p w:rsidR="00B6267D" w:rsidRPr="00A65E1C" w:rsidRDefault="00B6267D" w:rsidP="00B6267D">
                                    <w:pPr>
                                      <w:ind w:left="-180" w:right="-300"/>
                                      <w:rPr>
                                        <w:rFonts w:asciiTheme="minorHAnsi" w:hAnsiTheme="minorHAnsi" w:cstheme="minorHAnsi"/>
                                        <w:color w:val="FFFFFF" w:themeColor="background1"/>
                                        <w:sz w:val="21"/>
                                        <w:szCs w:val="21"/>
                                      </w:rPr>
                                    </w:pPr>
                                    <w:r>
                                      <w:rPr>
                                        <w:rFonts w:asciiTheme="minorHAnsi" w:hAnsiTheme="minorHAnsi" w:cstheme="minorHAnsi"/>
                                        <w:color w:val="FFFFFF" w:themeColor="background1"/>
                                        <w:sz w:val="21"/>
                                        <w:szCs w:val="21"/>
                                      </w:rPr>
                                      <w:t xml:space="preserve">       </w:t>
                                    </w:r>
                                    <w:r w:rsidRPr="00A65E1C">
                                      <w:rPr>
                                        <w:rFonts w:asciiTheme="minorHAnsi" w:hAnsiTheme="minorHAnsi" w:cstheme="minorHAnsi"/>
                                        <w:color w:val="FFFFFF" w:themeColor="background1"/>
                                        <w:sz w:val="21"/>
                                        <w:szCs w:val="21"/>
                                      </w:rPr>
                                      <w:t>Requirements:</w:t>
                                    </w:r>
                                  </w:p>
                                  <w:p w:rsidR="00B6267D" w:rsidRPr="00A65E1C" w:rsidRDefault="00B6267D" w:rsidP="00B6267D">
                                    <w:pPr>
                                      <w:ind w:left="-180" w:right="-300"/>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System Specification</w:t>
                                    </w:r>
                                  </w:p>
                                  <w:p w:rsidR="00B6267D" w:rsidRPr="00A65E1C" w:rsidRDefault="00B6267D" w:rsidP="00B6267D">
                                    <w:pPr>
                                      <w:ind w:left="-180" w:right="-300"/>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Socket Programming </w:t>
                                    </w:r>
                                  </w:p>
                                  <w:p w:rsidR="00B6267D" w:rsidRPr="00A65E1C" w:rsidRDefault="00B6267D" w:rsidP="00B6267D">
                                    <w:pPr>
                                      <w:ind w:left="-180" w:right="-300"/>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 TCP/IP Protocol</w:t>
                                    </w:r>
                                  </w:p>
                                  <w:p w:rsidR="00B6267D" w:rsidRPr="004B2EE1" w:rsidRDefault="00B6267D" w:rsidP="00B6267D">
                                    <w:r w:rsidRPr="00A65E1C">
                                      <w:rPr>
                                        <w:rFonts w:asciiTheme="minorHAnsi" w:hAnsiTheme="minorHAnsi" w:cstheme="minorHAnsi"/>
                                        <w:color w:val="FFFFFF" w:themeColor="background1"/>
                                        <w:sz w:val="21"/>
                                        <w:szCs w:val="21"/>
                                      </w:rPr>
                                      <w:t xml:space="preserve"> - Cryptography</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36" style="position:absolute;left:0;text-align:left;margin-left:-.05pt;margin-top:22.95pt;width:116.05pt;height:102.3pt;z-index:251666432" coordorigin="4495,5004" coordsize="2321,2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">
                      <v:oval id="Oval 12" o:spid="_x0000_s1037" style="position:absolute;left:4495;top:5004;width:2321;height:2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4t5cQA&#10;AADbAAAADwAAAGRycy9kb3ducmV2LnhtbESPQWvCQBSE74L/YXmCN93UgpXoKm1BKmgVo4ceH9ln&#10;kib7NmRXjf/eFQSPw8x8w8wWranEhRpXWFbwNoxAEKdWF5wpOB6WgwkI55E1VpZJwY0cLObdzgxj&#10;ba+8p0viMxEg7GJUkHtfx1K6NCeDbmhr4uCdbGPQB9lkUjd4DXBTyVEUjaXBgsNCjjV955SWydko&#10;+Nnuoq/t5ERr+v+t15uy9H9JqVS/135OQXhq/Sv8bK+0gvcPeHwJP0DO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muLeXEAAAA2wAAAA8AAAAAAAAAAAAAAAAAmAIAAGRycy9k&#10;b3ducmV2LnhtbFBLBQYAAAAABAAEAPUAAACJAwAAAAA=&#10;" fillcolor="#938953" stroked="f">
                        <v:fill color2="#484329" rotate="t" focusposition=".5,.5" focussize="" focus="100%" type="gradientRadial"/>
                        <v:textbox>
                          <w:txbxContent>
                            <w:p w:rsidR="00B6267D" w:rsidRPr="00781327" w:rsidRDefault="00B6267D" w:rsidP="00B6267D">
                              <w:pPr>
                                <w:ind w:left="-180" w:right="-486"/>
                                <w:rPr>
                                  <w:rFonts w:asciiTheme="minorHAnsi" w:hAnsiTheme="minorHAnsi" w:cstheme="minorHAnsi"/>
                                  <w:color w:val="FFFFFF" w:themeColor="background1"/>
                                </w:rPr>
                              </w:pPr>
                              <w:r w:rsidRPr="00781327">
                                <w:rPr>
                                  <w:rFonts w:asciiTheme="minorHAnsi" w:hAnsiTheme="minorHAnsi" w:cstheme="minorHAnsi"/>
                                  <w:color w:val="FFFFFF" w:themeColor="background1"/>
                                  <w:sz w:val="22"/>
                                </w:rPr>
                                <w:t xml:space="preserve">    </w:t>
                              </w:r>
                            </w:p>
                          </w:txbxContent>
                        </v:textbox>
                      </v:oval>
                      <v:shape id="Text Box 13" o:spid="_x0000_s1038" type="#_x0000_t202" style="position:absolute;left:4671;top:5066;width:2145;height:18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OFn8EA&#10;AADbAAAADwAAAGRycy9kb3ducmV2LnhtbERPW2vCMBR+H+w/hCPsbU28bMzOKEMZ7Emxm4Jvh+bY&#10;ljUnocls/ffmQdjjx3dfrAbbigt1oXGsYZwpEMSlMw1XGn6+P5/fQISIbLB1TBquFGC1fHxYYG5c&#10;z3u6FLESKYRDjhrqGH0uZShrshgy54kTd3adxZhgV0nTYZ/CbSsnSr1Kiw2nhho9rWsqf4s/q+Gw&#10;PZ+OM7WrNvbF925Qku1cav00Gj7eQUQa4r/47v4yGqZpbP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lDhZ/BAAAA2wAAAA8AAAAAAAAAAAAAAAAAmAIAAGRycy9kb3du&#10;cmV2LnhtbFBLBQYAAAAABAAEAPUAAACGAwAAAAA=&#10;" filled="f" stroked="f">
                        <v:textbox>
                          <w:txbxContent>
                            <w:p w:rsidR="00B6267D" w:rsidRDefault="00B6267D" w:rsidP="00B6267D">
                              <w:pPr>
                                <w:ind w:left="-180" w:right="-300"/>
                                <w:rPr>
                                  <w:rFonts w:asciiTheme="minorHAnsi" w:hAnsiTheme="minorHAnsi" w:cstheme="minorHAnsi"/>
                                  <w:color w:val="FFFFFF" w:themeColor="background1"/>
                                  <w:sz w:val="21"/>
                                  <w:szCs w:val="21"/>
                                </w:rPr>
                              </w:pPr>
                              <w:r>
                                <w:rPr>
                                  <w:rFonts w:asciiTheme="minorHAnsi" w:hAnsiTheme="minorHAnsi" w:cstheme="minorHAnsi"/>
                                  <w:color w:val="FFFFFF" w:themeColor="background1"/>
                                  <w:sz w:val="21"/>
                                  <w:szCs w:val="21"/>
                                </w:rPr>
                                <w:t xml:space="preserve">           </w:t>
                              </w:r>
                              <w:r w:rsidRPr="00A65E1C">
                                <w:rPr>
                                  <w:rFonts w:asciiTheme="minorHAnsi" w:hAnsiTheme="minorHAnsi" w:cstheme="minorHAnsi"/>
                                  <w:color w:val="FFFFFF" w:themeColor="background1"/>
                                  <w:sz w:val="21"/>
                                  <w:szCs w:val="21"/>
                                </w:rPr>
                                <w:t xml:space="preserve">Knowledge </w:t>
                              </w:r>
                            </w:p>
                            <w:p w:rsidR="00B6267D" w:rsidRPr="00A65E1C" w:rsidRDefault="00B6267D" w:rsidP="00B6267D">
                              <w:pPr>
                                <w:ind w:left="-180" w:right="-300"/>
                                <w:rPr>
                                  <w:rFonts w:asciiTheme="minorHAnsi" w:hAnsiTheme="minorHAnsi" w:cstheme="minorHAnsi"/>
                                  <w:color w:val="FFFFFF" w:themeColor="background1"/>
                                  <w:sz w:val="21"/>
                                  <w:szCs w:val="21"/>
                                </w:rPr>
                              </w:pPr>
                              <w:r>
                                <w:rPr>
                                  <w:rFonts w:asciiTheme="minorHAnsi" w:hAnsiTheme="minorHAnsi" w:cstheme="minorHAnsi"/>
                                  <w:color w:val="FFFFFF" w:themeColor="background1"/>
                                  <w:sz w:val="21"/>
                                  <w:szCs w:val="21"/>
                                </w:rPr>
                                <w:t xml:space="preserve">       </w:t>
                              </w:r>
                              <w:r w:rsidRPr="00A65E1C">
                                <w:rPr>
                                  <w:rFonts w:asciiTheme="minorHAnsi" w:hAnsiTheme="minorHAnsi" w:cstheme="minorHAnsi"/>
                                  <w:color w:val="FFFFFF" w:themeColor="background1"/>
                                  <w:sz w:val="21"/>
                                  <w:szCs w:val="21"/>
                                </w:rPr>
                                <w:t>Requirements:</w:t>
                              </w:r>
                            </w:p>
                            <w:p w:rsidR="00B6267D" w:rsidRPr="00A65E1C" w:rsidRDefault="00B6267D" w:rsidP="00B6267D">
                              <w:pPr>
                                <w:ind w:left="-180" w:right="-300"/>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System Specification</w:t>
                              </w:r>
                            </w:p>
                            <w:p w:rsidR="00B6267D" w:rsidRPr="00A65E1C" w:rsidRDefault="00B6267D" w:rsidP="00B6267D">
                              <w:pPr>
                                <w:ind w:left="-180" w:right="-300"/>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Socket Programming </w:t>
                              </w:r>
                            </w:p>
                            <w:p w:rsidR="00B6267D" w:rsidRPr="00A65E1C" w:rsidRDefault="00B6267D" w:rsidP="00B6267D">
                              <w:pPr>
                                <w:ind w:left="-180" w:right="-300"/>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 TCP/IP Protocol</w:t>
                              </w:r>
                            </w:p>
                            <w:p w:rsidR="00B6267D" w:rsidRPr="004B2EE1" w:rsidRDefault="00B6267D" w:rsidP="00B6267D">
                              <w:r w:rsidRPr="00A65E1C">
                                <w:rPr>
                                  <w:rFonts w:asciiTheme="minorHAnsi" w:hAnsiTheme="minorHAnsi" w:cstheme="minorHAnsi"/>
                                  <w:color w:val="FFFFFF" w:themeColor="background1"/>
                                  <w:sz w:val="21"/>
                                  <w:szCs w:val="21"/>
                                </w:rPr>
                                <w:t xml:space="preserve"> - Cryptography</w:t>
                              </w:r>
                            </w:p>
                          </w:txbxContent>
                        </v:textbox>
                      </v:shape>
                    </v:group>
                  </w:pict>
                </mc:Fallback>
              </mc:AlternateContent>
            </w:r>
            <w:r w:rsidR="004B54A0" w:rsidRPr="009E0230">
              <w:rPr>
                <w:rFonts w:asciiTheme="minorHAnsi" w:hAnsiTheme="minorHAnsi" w:cstheme="minorHAnsi"/>
                <w:b/>
                <w:sz w:val="28"/>
              </w:rPr>
              <w:t>INPUT</w:t>
            </w:r>
          </w:p>
        </w:tc>
        <w:tc>
          <w:tcPr>
            <w:tcW w:w="270" w:type="dxa"/>
            <w:tcBorders>
              <w:left w:val="single" w:sz="4" w:space="0" w:color="auto"/>
              <w:right w:val="single" w:sz="4" w:space="0" w:color="auto"/>
            </w:tcBorders>
            <w:shd w:val="clear" w:color="auto" w:fill="auto"/>
          </w:tcPr>
          <w:p w:rsidR="00B6267D" w:rsidRDefault="00B6267D" w:rsidP="00B6267D">
            <w:pPr>
              <w:spacing w:line="480" w:lineRule="auto"/>
              <w:jc w:val="both"/>
              <w:rPr>
                <w:noProof/>
              </w:rPr>
            </w:pPr>
          </w:p>
        </w:tc>
        <w:tc>
          <w:tcPr>
            <w:tcW w:w="4500" w:type="dxa"/>
            <w:tcBorders>
              <w:top w:val="single" w:sz="4" w:space="0" w:color="auto"/>
              <w:left w:val="single" w:sz="4" w:space="0" w:color="auto"/>
              <w:bottom w:val="single" w:sz="4" w:space="0" w:color="auto"/>
              <w:right w:val="single" w:sz="4" w:space="0" w:color="auto"/>
            </w:tcBorders>
            <w:shd w:val="clear" w:color="auto" w:fill="00B0F0"/>
          </w:tcPr>
          <w:p w:rsidR="00B6267D" w:rsidRPr="009E0230" w:rsidRDefault="00F629C9" w:rsidP="00B6267D">
            <w:pPr>
              <w:spacing w:line="480" w:lineRule="auto"/>
              <w:jc w:val="center"/>
              <w:rPr>
                <w:rFonts w:asciiTheme="minorHAnsi" w:hAnsiTheme="minorHAnsi" w:cstheme="minorHAnsi"/>
                <w:b/>
              </w:rPr>
            </w:pPr>
            <w:r>
              <w:rPr>
                <w:b/>
                <w:noProof/>
                <w:sz w:val="32"/>
                <w:lang w:val="en-PH" w:eastAsia="en-PH"/>
              </w:rPr>
              <mc:AlternateContent>
                <mc:Choice Requires="wpg">
                  <w:drawing>
                    <wp:anchor distT="0" distB="0" distL="114300" distR="114300" simplePos="0" relativeHeight="251668480" behindDoc="0" locked="0" layoutInCell="1" allowOverlap="1" wp14:anchorId="462E5DBD" wp14:editId="7BCEF3D9">
                      <wp:simplePos x="0" y="0"/>
                      <wp:positionH relativeFrom="column">
                        <wp:posOffset>40005</wp:posOffset>
                      </wp:positionH>
                      <wp:positionV relativeFrom="paragraph">
                        <wp:posOffset>3242310</wp:posOffset>
                      </wp:positionV>
                      <wp:extent cx="2406650" cy="1326515"/>
                      <wp:effectExtent l="0" t="0" r="12700" b="45085"/>
                      <wp:wrapNone/>
                      <wp:docPr id="22"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06650" cy="1326515"/>
                                <a:chOff x="4513" y="2657"/>
                                <a:chExt cx="4347" cy="3035"/>
                              </a:xfrm>
                            </wpg:grpSpPr>
                            <wps:wsp>
                              <wps:cNvPr id="23" name="Oval 21"/>
                              <wps:cNvSpPr>
                                <a:spLocks noChangeArrowheads="1"/>
                              </wps:cNvSpPr>
                              <wps:spPr bwMode="auto">
                                <a:xfrm>
                                  <a:off x="4513" y="2657"/>
                                  <a:ext cx="4347" cy="3035"/>
                                </a:xfrm>
                                <a:prstGeom prst="ellipse">
                                  <a:avLst/>
                                </a:prstGeom>
                                <a:gradFill rotWithShape="1">
                                  <a:gsLst>
                                    <a:gs pos="0">
                                      <a:srgbClr val="C0504D"/>
                                    </a:gs>
                                    <a:gs pos="100000">
                                      <a:srgbClr val="923633"/>
                                    </a:gs>
                                  </a:gsLst>
                                  <a:path path="shape">
                                    <a:fillToRect l="50000" t="50000" r="50000" b="50000"/>
                                  </a:path>
                                </a:gradFill>
                                <a:ln>
                                  <a:noFill/>
                                </a:ln>
                                <a:effectLst>
                                  <a:outerShdw dist="28398" dir="3806097" algn="ctr" rotWithShape="0">
                                    <a:srgbClr val="622423"/>
                                  </a:outerShdw>
                                </a:effectLst>
                                <a:extLst>
                                  <a:ext uri="{91240B29-F687-4F45-9708-019B960494DF}">
                                    <a14:hiddenLine xmlns:a14="http://schemas.microsoft.com/office/drawing/2010/main" w="9525">
                                      <a:solidFill>
                                        <a:srgbClr val="000000"/>
                                      </a:solidFill>
                                      <a:round/>
                                      <a:headEnd/>
                                      <a:tailEnd/>
                                    </a14:hiddenLine>
                                  </a:ext>
                                </a:extLst>
                              </wps:spPr>
                              <wps:txbx>
                                <w:txbxContent>
                                  <w:p w:rsidR="00B6267D" w:rsidRPr="00A65E1C" w:rsidRDefault="00B6267D" w:rsidP="00B6267D">
                                    <w:pPr>
                                      <w:ind w:left="-180" w:right="-197"/>
                                      <w:jc w:val="center"/>
                                      <w:rPr>
                                        <w:rFonts w:asciiTheme="minorHAnsi" w:hAnsiTheme="minorHAnsi" w:cstheme="minorHAnsi"/>
                                        <w:color w:val="FFFFFF" w:themeColor="background1"/>
                                        <w:sz w:val="21"/>
                                        <w:szCs w:val="21"/>
                                      </w:rPr>
                                    </w:pPr>
                                  </w:p>
                                  <w:p w:rsidR="00B6267D" w:rsidRPr="00122521" w:rsidRDefault="00B6267D" w:rsidP="00B6267D">
                                    <w:pPr>
                                      <w:ind w:left="-180" w:right="-396"/>
                                      <w:jc w:val="center"/>
                                      <w:rPr>
                                        <w:rFonts w:asciiTheme="minorHAnsi" w:hAnsiTheme="minorHAnsi" w:cstheme="minorHAnsi"/>
                                        <w:color w:val="FFFFFF" w:themeColor="background1"/>
                                        <w:sz w:val="21"/>
                                        <w:szCs w:val="21"/>
                                      </w:rPr>
                                    </w:pPr>
                                    <w:r w:rsidRPr="00122521">
                                      <w:rPr>
                                        <w:rFonts w:asciiTheme="minorHAnsi" w:hAnsiTheme="minorHAnsi" w:cstheme="minorHAnsi"/>
                                        <w:color w:val="FFFFFF" w:themeColor="background1"/>
                                        <w:sz w:val="21"/>
                                        <w:szCs w:val="21"/>
                                      </w:rPr>
                                      <w:t>Encryption Component</w:t>
                                    </w:r>
                                  </w:p>
                                  <w:p w:rsidR="00B6267D" w:rsidRPr="00A65E1C" w:rsidRDefault="00B6267D" w:rsidP="00B6267D">
                                    <w:pPr>
                                      <w:ind w:left="-180" w:right="-396"/>
                                      <w:jc w:val="center"/>
                                      <w:rPr>
                                        <w:rFonts w:asciiTheme="minorHAnsi" w:hAnsiTheme="minorHAnsi" w:cstheme="minorHAnsi"/>
                                        <w:sz w:val="21"/>
                                        <w:szCs w:val="21"/>
                                      </w:rPr>
                                    </w:pPr>
                                    <w:r w:rsidRPr="00122521">
                                      <w:rPr>
                                        <w:rFonts w:asciiTheme="minorHAnsi" w:hAnsiTheme="minorHAnsi" w:cstheme="minorHAnsi"/>
                                        <w:color w:val="FFFFFF" w:themeColor="background1"/>
                                        <w:sz w:val="21"/>
                                        <w:szCs w:val="21"/>
                                      </w:rPr>
                                      <w:t>(AES and HIPS)</w:t>
                                    </w:r>
                                  </w:p>
                                </w:txbxContent>
                              </wps:txbx>
                              <wps:bodyPr rot="0" vert="horz" wrap="square" lIns="91440" tIns="45720" rIns="91440" bIns="45720" anchor="t" anchorCtr="0" upright="1">
                                <a:noAutofit/>
                              </wps:bodyPr>
                            </wps:wsp>
                            <wps:wsp>
                              <wps:cNvPr id="24" name="Oval 22"/>
                              <wps:cNvSpPr>
                                <a:spLocks noChangeArrowheads="1"/>
                              </wps:cNvSpPr>
                              <wps:spPr bwMode="auto">
                                <a:xfrm>
                                  <a:off x="6070" y="2792"/>
                                  <a:ext cx="1269" cy="770"/>
                                </a:xfrm>
                                <a:prstGeom prst="ellipse">
                                  <a:avLst/>
                                </a:prstGeom>
                                <a:gradFill rotWithShape="1">
                                  <a:gsLst>
                                    <a:gs pos="0">
                                      <a:srgbClr val="CC9900"/>
                                    </a:gs>
                                    <a:gs pos="100000">
                                      <a:srgbClr val="FFFF99"/>
                                    </a:gs>
                                  </a:gsLst>
                                  <a:path path="shape">
                                    <a:fillToRect l="50000" t="50000" r="50000" b="50000"/>
                                  </a:path>
                                </a:gradFill>
                                <a:ln>
                                  <a:noFill/>
                                </a:ln>
                                <a:extLst>
                                  <a:ext uri="{91240B29-F687-4F45-9708-019B960494DF}">
                                    <a14:hiddenLine xmlns:a14="http://schemas.microsoft.com/office/drawing/2010/main" w="9525">
                                      <a:solidFill>
                                        <a:srgbClr val="000000"/>
                                      </a:solidFill>
                                      <a:round/>
                                      <a:headEnd/>
                                      <a:tailEnd/>
                                    </a14:hiddenLine>
                                  </a:ext>
                                </a:extLst>
                              </wps:spPr>
                              <wps:txbx>
                                <w:txbxContent>
                                  <w:p w:rsidR="00B6267D" w:rsidRPr="00F629C9" w:rsidRDefault="00B6267D" w:rsidP="00B6267D">
                                    <w:pPr>
                                      <w:ind w:right="-17"/>
                                      <w:jc w:val="center"/>
                                      <w:rPr>
                                        <w:rFonts w:asciiTheme="minorHAnsi" w:hAnsiTheme="minorHAnsi" w:cstheme="minorHAnsi"/>
                                        <w:sz w:val="18"/>
                                      </w:rPr>
                                    </w:pPr>
                                    <w:r w:rsidRPr="00F629C9">
                                      <w:rPr>
                                        <w:rFonts w:asciiTheme="minorHAnsi" w:hAnsiTheme="minorHAnsi" w:cstheme="minorHAnsi"/>
                                        <w:sz w:val="18"/>
                                      </w:rPr>
                                      <w:t>Design</w:t>
                                    </w:r>
                                  </w:p>
                                  <w:p w:rsidR="00B6267D" w:rsidRPr="00F629C9" w:rsidRDefault="00B6267D" w:rsidP="00B6267D">
                                    <w:pPr>
                                      <w:ind w:left="-180" w:right="-197"/>
                                      <w:rPr>
                                        <w:rFonts w:asciiTheme="minorHAnsi" w:hAnsiTheme="minorHAnsi" w:cstheme="minorHAnsi"/>
                                        <w:sz w:val="18"/>
                                      </w:rPr>
                                    </w:pPr>
                                  </w:p>
                                </w:txbxContent>
                              </wps:txbx>
                              <wps:bodyPr rot="0" vert="horz" wrap="square" lIns="91440" tIns="45720" rIns="91440" bIns="45720" anchor="t" anchorCtr="0" upright="1">
                                <a:noAutofit/>
                              </wps:bodyPr>
                            </wps:wsp>
                            <wps:wsp>
                              <wps:cNvPr id="25" name="Oval 23"/>
                              <wps:cNvSpPr>
                                <a:spLocks noChangeArrowheads="1"/>
                              </wps:cNvSpPr>
                              <wps:spPr bwMode="auto">
                                <a:xfrm>
                                  <a:off x="6894" y="4292"/>
                                  <a:ext cx="1504" cy="678"/>
                                </a:xfrm>
                                <a:prstGeom prst="ellipse">
                                  <a:avLst/>
                                </a:prstGeom>
                                <a:gradFill rotWithShape="1">
                                  <a:gsLst>
                                    <a:gs pos="0">
                                      <a:srgbClr val="CC9900"/>
                                    </a:gs>
                                    <a:gs pos="100000">
                                      <a:srgbClr val="FFFF99"/>
                                    </a:gs>
                                  </a:gsLst>
                                  <a:path path="shape">
                                    <a:fillToRect l="50000" t="50000" r="50000" b="50000"/>
                                  </a:path>
                                </a:gradFill>
                                <a:ln>
                                  <a:noFill/>
                                </a:ln>
                                <a:extLst>
                                  <a:ext uri="{91240B29-F687-4F45-9708-019B960494DF}">
                                    <a14:hiddenLine xmlns:a14="http://schemas.microsoft.com/office/drawing/2010/main" w="9525">
                                      <a:solidFill>
                                        <a:srgbClr val="000000"/>
                                      </a:solidFill>
                                      <a:round/>
                                      <a:headEnd/>
                                      <a:tailEnd/>
                                    </a14:hiddenLine>
                                  </a:ext>
                                </a:extLst>
                              </wps:spPr>
                              <wps:txbx>
                                <w:txbxContent>
                                  <w:p w:rsidR="00B6267D" w:rsidRPr="00F629C9" w:rsidRDefault="00B6267D" w:rsidP="00B6267D">
                                    <w:pPr>
                                      <w:ind w:right="-17"/>
                                      <w:jc w:val="center"/>
                                      <w:rPr>
                                        <w:rFonts w:asciiTheme="minorHAnsi" w:hAnsiTheme="minorHAnsi" w:cstheme="minorHAnsi"/>
                                        <w:sz w:val="18"/>
                                        <w:szCs w:val="20"/>
                                      </w:rPr>
                                    </w:pPr>
                                    <w:r w:rsidRPr="00F629C9">
                                      <w:rPr>
                                        <w:rFonts w:asciiTheme="minorHAnsi" w:hAnsiTheme="minorHAnsi" w:cstheme="minorHAnsi"/>
                                        <w:sz w:val="18"/>
                                        <w:szCs w:val="20"/>
                                      </w:rPr>
                                      <w:t>Develop</w:t>
                                    </w:r>
                                  </w:p>
                                  <w:p w:rsidR="00B6267D" w:rsidRPr="00F629C9" w:rsidRDefault="00B6267D" w:rsidP="00B6267D">
                                    <w:pPr>
                                      <w:ind w:left="-180" w:right="-197"/>
                                      <w:rPr>
                                        <w:rFonts w:asciiTheme="minorHAnsi" w:hAnsiTheme="minorHAnsi" w:cstheme="minorHAnsi"/>
                                        <w:sz w:val="18"/>
                                        <w:szCs w:val="20"/>
                                      </w:rPr>
                                    </w:pPr>
                                  </w:p>
                                </w:txbxContent>
                              </wps:txbx>
                              <wps:bodyPr rot="0" vert="horz" wrap="square" lIns="91440" tIns="45720" rIns="91440" bIns="45720" anchor="t" anchorCtr="0" upright="1">
                                <a:noAutofit/>
                              </wps:bodyPr>
                            </wps:wsp>
                            <wps:wsp>
                              <wps:cNvPr id="26" name="Oval 24"/>
                              <wps:cNvSpPr>
                                <a:spLocks noChangeArrowheads="1"/>
                              </wps:cNvSpPr>
                              <wps:spPr bwMode="auto">
                                <a:xfrm>
                                  <a:off x="5053" y="4382"/>
                                  <a:ext cx="1269" cy="669"/>
                                </a:xfrm>
                                <a:prstGeom prst="ellipse">
                                  <a:avLst/>
                                </a:prstGeom>
                                <a:gradFill rotWithShape="1">
                                  <a:gsLst>
                                    <a:gs pos="0">
                                      <a:srgbClr val="CC9900"/>
                                    </a:gs>
                                    <a:gs pos="100000">
                                      <a:srgbClr val="FFFF99"/>
                                    </a:gs>
                                  </a:gsLst>
                                  <a:path path="shape">
                                    <a:fillToRect l="50000" t="50000" r="50000" b="50000"/>
                                  </a:path>
                                </a:gradFill>
                                <a:ln>
                                  <a:noFill/>
                                </a:ln>
                                <a:extLst>
                                  <a:ext uri="{91240B29-F687-4F45-9708-019B960494DF}">
                                    <a14:hiddenLine xmlns:a14="http://schemas.microsoft.com/office/drawing/2010/main" w="9525">
                                      <a:solidFill>
                                        <a:srgbClr val="000000"/>
                                      </a:solidFill>
                                      <a:round/>
                                      <a:headEnd/>
                                      <a:tailEnd/>
                                    </a14:hiddenLine>
                                  </a:ext>
                                </a:extLst>
                              </wps:spPr>
                              <wps:txbx>
                                <w:txbxContent>
                                  <w:p w:rsidR="00B6267D" w:rsidRPr="00F629C9" w:rsidRDefault="00B6267D" w:rsidP="00B6267D">
                                    <w:pPr>
                                      <w:ind w:right="-17"/>
                                      <w:jc w:val="center"/>
                                      <w:rPr>
                                        <w:rFonts w:asciiTheme="minorHAnsi" w:hAnsiTheme="minorHAnsi" w:cstheme="minorHAnsi"/>
                                        <w:sz w:val="18"/>
                                      </w:rPr>
                                    </w:pPr>
                                    <w:r w:rsidRPr="00F629C9">
                                      <w:rPr>
                                        <w:rFonts w:asciiTheme="minorHAnsi" w:hAnsiTheme="minorHAnsi" w:cstheme="minorHAnsi"/>
                                        <w:sz w:val="18"/>
                                      </w:rPr>
                                      <w:t>Test</w:t>
                                    </w:r>
                                  </w:p>
                                  <w:p w:rsidR="00B6267D" w:rsidRPr="00F629C9" w:rsidRDefault="00B6267D" w:rsidP="00B6267D">
                                    <w:pPr>
                                      <w:ind w:left="-180" w:right="-197"/>
                                      <w:rPr>
                                        <w:rFonts w:asciiTheme="minorHAnsi" w:hAnsiTheme="minorHAnsi" w:cstheme="minorHAnsi"/>
                                        <w:sz w:val="22"/>
                                      </w:rPr>
                                    </w:pPr>
                                  </w:p>
                                </w:txbxContent>
                              </wps:txbx>
                              <wps:bodyPr rot="0" vert="horz" wrap="square" lIns="91440" tIns="45720" rIns="91440" bIns="45720" anchor="t" anchorCtr="0" upright="1">
                                <a:noAutofit/>
                              </wps:bodyPr>
                            </wps:wsp>
                            <wps:wsp>
                              <wps:cNvPr id="27" name="AutoShape 25"/>
                              <wps:cNvSpPr>
                                <a:spLocks noChangeArrowheads="1"/>
                              </wps:cNvSpPr>
                              <wps:spPr bwMode="auto">
                                <a:xfrm rot="12369700">
                                  <a:off x="5052" y="2974"/>
                                  <a:ext cx="719" cy="1320"/>
                                </a:xfrm>
                                <a:prstGeom prst="curvedLeftArrow">
                                  <a:avLst>
                                    <a:gd name="adj1" fmla="val 36718"/>
                                    <a:gd name="adj2" fmla="val 73435"/>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8" name="AutoShape 26"/>
                              <wps:cNvSpPr>
                                <a:spLocks noChangeArrowheads="1"/>
                              </wps:cNvSpPr>
                              <wps:spPr bwMode="auto">
                                <a:xfrm rot="-1676098">
                                  <a:off x="7739" y="3039"/>
                                  <a:ext cx="662" cy="1381"/>
                                </a:xfrm>
                                <a:prstGeom prst="curvedLeftArrow">
                                  <a:avLst>
                                    <a:gd name="adj1" fmla="val 41722"/>
                                    <a:gd name="adj2" fmla="val 83444"/>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9" name="AutoShape 27"/>
                              <wps:cNvSpPr>
                                <a:spLocks noChangeArrowheads="1"/>
                              </wps:cNvSpPr>
                              <wps:spPr bwMode="auto">
                                <a:xfrm rot="5400000">
                                  <a:off x="6518" y="4290"/>
                                  <a:ext cx="355" cy="1906"/>
                                </a:xfrm>
                                <a:prstGeom prst="curvedLeftArrow">
                                  <a:avLst>
                                    <a:gd name="adj1" fmla="val 107380"/>
                                    <a:gd name="adj2" fmla="val 214761"/>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0" o:spid="_x0000_s1039" style="position:absolute;left:0;text-align:left;margin-left:3.15pt;margin-top:255.3pt;width:189.5pt;height:104.45pt;z-index:251668480" coordorigin="4513,2657" coordsize="4347,30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">
                      <v:oval id="Oval 21" o:spid="_x0000_s1040" style="position:absolute;left:4513;top:2657;width:4347;height:3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Mb7cIA&#10;AADbAAAADwAAAGRycy9kb3ducmV2LnhtbESPQYvCMBSE78L+h/AWvGlqBZWuUVxBEfFiXdjro3m2&#10;xealNFHj/vqNIHgcZuYbZr4MphE36lxtWcFomIAgLqyuuVTwc9oMZiCcR9bYWCYFD3KwXHz05php&#10;e+cj3XJfighhl6GCyvs2k9IVFRl0Q9sSR+9sO4M+yq6UusN7hJtGpkkykQZrjgsVtrSuqLjkVxMp&#10;28vod2XT/XQs/76T9BB25zYo1f8Mqy8QnoJ/h1/tnVaQjuH5Jf4Aufg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AxvtwgAAANsAAAAPAAAAAAAAAAAAAAAAAJgCAABkcnMvZG93&#10;bnJldi54bWxQSwUGAAAAAAQABAD1AAAAhwMAAAAA&#10;" fillcolor="#c0504d" stroked="f">
                        <v:fill color2="#923633" rotate="t" focusposition=".5,.5" focussize="" focus="100%" type="gradientRadial"/>
                        <v:shadow on="t" color="#622423" offset="1pt"/>
                        <v:textbox>
                          <w:txbxContent>
                            <w:p w:rsidR="00B6267D" w:rsidRPr="00A65E1C" w:rsidRDefault="00B6267D" w:rsidP="00B6267D">
                              <w:pPr>
                                <w:ind w:left="-180" w:right="-197"/>
                                <w:jc w:val="center"/>
                                <w:rPr>
                                  <w:rFonts w:asciiTheme="minorHAnsi" w:hAnsiTheme="minorHAnsi" w:cstheme="minorHAnsi"/>
                                  <w:color w:val="FFFFFF" w:themeColor="background1"/>
                                  <w:sz w:val="21"/>
                                  <w:szCs w:val="21"/>
                                </w:rPr>
                              </w:pPr>
                            </w:p>
                            <w:p w:rsidR="00B6267D" w:rsidRPr="00122521" w:rsidRDefault="00B6267D" w:rsidP="00B6267D">
                              <w:pPr>
                                <w:ind w:left="-180" w:right="-396"/>
                                <w:jc w:val="center"/>
                                <w:rPr>
                                  <w:rFonts w:asciiTheme="minorHAnsi" w:hAnsiTheme="minorHAnsi" w:cstheme="minorHAnsi"/>
                                  <w:color w:val="FFFFFF" w:themeColor="background1"/>
                                  <w:sz w:val="21"/>
                                  <w:szCs w:val="21"/>
                                </w:rPr>
                              </w:pPr>
                              <w:r w:rsidRPr="00122521">
                                <w:rPr>
                                  <w:rFonts w:asciiTheme="minorHAnsi" w:hAnsiTheme="minorHAnsi" w:cstheme="minorHAnsi"/>
                                  <w:color w:val="FFFFFF" w:themeColor="background1"/>
                                  <w:sz w:val="21"/>
                                  <w:szCs w:val="21"/>
                                </w:rPr>
                                <w:t>Encryption Component</w:t>
                              </w:r>
                            </w:p>
                            <w:p w:rsidR="00B6267D" w:rsidRPr="00A65E1C" w:rsidRDefault="00B6267D" w:rsidP="00B6267D">
                              <w:pPr>
                                <w:ind w:left="-180" w:right="-396"/>
                                <w:jc w:val="center"/>
                                <w:rPr>
                                  <w:rFonts w:asciiTheme="minorHAnsi" w:hAnsiTheme="minorHAnsi" w:cstheme="minorHAnsi"/>
                                  <w:sz w:val="21"/>
                                  <w:szCs w:val="21"/>
                                </w:rPr>
                              </w:pPr>
                              <w:r w:rsidRPr="00122521">
                                <w:rPr>
                                  <w:rFonts w:asciiTheme="minorHAnsi" w:hAnsiTheme="minorHAnsi" w:cstheme="minorHAnsi"/>
                                  <w:color w:val="FFFFFF" w:themeColor="background1"/>
                                  <w:sz w:val="21"/>
                                  <w:szCs w:val="21"/>
                                </w:rPr>
                                <w:t>(AES and HIPS)</w:t>
                              </w:r>
                            </w:p>
                          </w:txbxContent>
                        </v:textbox>
                      </v:oval>
                      <v:oval id="Oval 22" o:spid="_x0000_s1041" style="position:absolute;left:6070;top:2792;width:1269;height: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TNksYA&#10;AADbAAAADwAAAGRycy9kb3ducmV2LnhtbESP3WrCQBSE7wXfYTmCN0U3iaVIdJUiiKVUsf5dH7LH&#10;JDR7NmS3Gn16t1DwcpiZb5jpvDWVuFDjSssK4mEEgjizuuRcwWG/HIxBOI+ssbJMCm7kYD7rdqaY&#10;anvlb7rsfC4ChF2KCgrv61RKlxVk0A1tTRy8s20M+iCbXOoGrwFuKplE0Zs0WHJYKLCmRUHZz+7X&#10;KLjf7tvV6LT8pK/RS7I5rY/7RRwr1e+17xMQnlr/DP+3P7SC5BX+voQfIG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zTNksYAAADbAAAADwAAAAAAAAAAAAAAAACYAgAAZHJz&#10;L2Rvd25yZXYueG1sUEsFBgAAAAAEAAQA9QAAAIsDAAAAAA==&#10;" fillcolor="#c90" stroked="f">
                        <v:fill color2="#ff9" rotate="t" focusposition=".5,.5" focussize="" focus="100%" type="gradientRadial"/>
                        <v:textbox>
                          <w:txbxContent>
                            <w:p w:rsidR="00B6267D" w:rsidRPr="00F629C9" w:rsidRDefault="00B6267D" w:rsidP="00B6267D">
                              <w:pPr>
                                <w:ind w:right="-17"/>
                                <w:jc w:val="center"/>
                                <w:rPr>
                                  <w:rFonts w:asciiTheme="minorHAnsi" w:hAnsiTheme="minorHAnsi" w:cstheme="minorHAnsi"/>
                                  <w:sz w:val="18"/>
                                </w:rPr>
                              </w:pPr>
                              <w:r w:rsidRPr="00F629C9">
                                <w:rPr>
                                  <w:rFonts w:asciiTheme="minorHAnsi" w:hAnsiTheme="minorHAnsi" w:cstheme="minorHAnsi"/>
                                  <w:sz w:val="18"/>
                                </w:rPr>
                                <w:t>Design</w:t>
                              </w:r>
                            </w:p>
                            <w:p w:rsidR="00B6267D" w:rsidRPr="00F629C9" w:rsidRDefault="00B6267D" w:rsidP="00B6267D">
                              <w:pPr>
                                <w:ind w:left="-180" w:right="-197"/>
                                <w:rPr>
                                  <w:rFonts w:asciiTheme="minorHAnsi" w:hAnsiTheme="minorHAnsi" w:cstheme="minorHAnsi"/>
                                  <w:sz w:val="18"/>
                                </w:rPr>
                              </w:pPr>
                            </w:p>
                          </w:txbxContent>
                        </v:textbox>
                      </v:oval>
                      <v:oval id="Oval 23" o:spid="_x0000_s1042" style="position:absolute;left:6894;top:4292;width:1504;height:6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hoCcYA&#10;AADbAAAADwAAAGRycy9kb3ducmV2LnhtbESP3WrCQBSE7wXfYTmCN0U3ibRIdJUiiKVUsf5dH7LH&#10;JDR7NmS3Gn16t1DwcpiZb5jpvDWVuFDjSssK4mEEgjizuuRcwWG/HIxBOI+ssbJMCm7kYD7rdqaY&#10;anvlb7rsfC4ChF2KCgrv61RKlxVk0A1tTRy8s20M+iCbXOoGrwFuKplE0Zs0WHJYKLCmRUHZz+7X&#10;KLjf7tvV6LT8pK/RS7I5rY/7RRwr1e+17xMQnlr/DP+3P7SC5BX+voQfIG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HhoCcYAAADbAAAADwAAAAAAAAAAAAAAAACYAgAAZHJz&#10;L2Rvd25yZXYueG1sUEsFBgAAAAAEAAQA9QAAAIsDAAAAAA==&#10;" fillcolor="#c90" stroked="f">
                        <v:fill color2="#ff9" rotate="t" focusposition=".5,.5" focussize="" focus="100%" type="gradientRadial"/>
                        <v:textbox>
                          <w:txbxContent>
                            <w:p w:rsidR="00B6267D" w:rsidRPr="00F629C9" w:rsidRDefault="00B6267D" w:rsidP="00B6267D">
                              <w:pPr>
                                <w:ind w:right="-17"/>
                                <w:jc w:val="center"/>
                                <w:rPr>
                                  <w:rFonts w:asciiTheme="minorHAnsi" w:hAnsiTheme="minorHAnsi" w:cstheme="minorHAnsi"/>
                                  <w:sz w:val="18"/>
                                  <w:szCs w:val="20"/>
                                </w:rPr>
                              </w:pPr>
                              <w:r w:rsidRPr="00F629C9">
                                <w:rPr>
                                  <w:rFonts w:asciiTheme="minorHAnsi" w:hAnsiTheme="minorHAnsi" w:cstheme="minorHAnsi"/>
                                  <w:sz w:val="18"/>
                                  <w:szCs w:val="20"/>
                                </w:rPr>
                                <w:t>Develop</w:t>
                              </w:r>
                            </w:p>
                            <w:p w:rsidR="00B6267D" w:rsidRPr="00F629C9" w:rsidRDefault="00B6267D" w:rsidP="00B6267D">
                              <w:pPr>
                                <w:ind w:left="-180" w:right="-197"/>
                                <w:rPr>
                                  <w:rFonts w:asciiTheme="minorHAnsi" w:hAnsiTheme="minorHAnsi" w:cstheme="minorHAnsi"/>
                                  <w:sz w:val="18"/>
                                  <w:szCs w:val="20"/>
                                </w:rPr>
                              </w:pPr>
                            </w:p>
                          </w:txbxContent>
                        </v:textbox>
                      </v:oval>
                      <v:oval id="Oval 24" o:spid="_x0000_s1043" style="position:absolute;left:5053;top:4382;width:1269;height:6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r2fsYA&#10;AADbAAAADwAAAGRycy9kb3ducmV2LnhtbESPQWvCQBSE74L/YXmCF9FNIoikWaUI0iK2tNrm/Mi+&#10;JqHZtyG7avTXdwuCx2FmvmGydW8acabO1ZYVxLMIBHFhdc2lgq/jdroE4TyyxsYyKbiSg/VqOMgw&#10;1fbCn3Q++FIECLsUFVTet6mUrqjIoJvZljh4P7Yz6IPsSqk7vAS4aWQSRQtpsOawUGFLm4qK38PJ&#10;KLhdbx8v83y7o/18krznb9/HTRwrNR71z08gPPX+Eb63X7WCZAH/X8IPk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Kr2fsYAAADbAAAADwAAAAAAAAAAAAAAAACYAgAAZHJz&#10;L2Rvd25yZXYueG1sUEsFBgAAAAAEAAQA9QAAAIsDAAAAAA==&#10;" fillcolor="#c90" stroked="f">
                        <v:fill color2="#ff9" rotate="t" focusposition=".5,.5" focussize="" focus="100%" type="gradientRadial"/>
                        <v:textbox>
                          <w:txbxContent>
                            <w:p w:rsidR="00B6267D" w:rsidRPr="00F629C9" w:rsidRDefault="00B6267D" w:rsidP="00B6267D">
                              <w:pPr>
                                <w:ind w:right="-17"/>
                                <w:jc w:val="center"/>
                                <w:rPr>
                                  <w:rFonts w:asciiTheme="minorHAnsi" w:hAnsiTheme="minorHAnsi" w:cstheme="minorHAnsi"/>
                                  <w:sz w:val="18"/>
                                </w:rPr>
                              </w:pPr>
                              <w:r w:rsidRPr="00F629C9">
                                <w:rPr>
                                  <w:rFonts w:asciiTheme="minorHAnsi" w:hAnsiTheme="minorHAnsi" w:cstheme="minorHAnsi"/>
                                  <w:sz w:val="18"/>
                                </w:rPr>
                                <w:t>Test</w:t>
                              </w:r>
                            </w:p>
                            <w:p w:rsidR="00B6267D" w:rsidRPr="00F629C9" w:rsidRDefault="00B6267D" w:rsidP="00B6267D">
                              <w:pPr>
                                <w:ind w:left="-180" w:right="-197"/>
                                <w:rPr>
                                  <w:rFonts w:asciiTheme="minorHAnsi" w:hAnsiTheme="minorHAnsi" w:cstheme="minorHAnsi"/>
                                  <w:sz w:val="22"/>
                                </w:rPr>
                              </w:pPr>
                            </w:p>
                          </w:txbxContent>
                        </v:textbox>
                      </v:oval>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utoShape 25" o:spid="_x0000_s1044" type="#_x0000_t103" style="position:absolute;left:5052;top:2974;width:719;height:1320;rotation:-10081949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Rrs8EA&#10;AADbAAAADwAAAGRycy9kb3ducmV2LnhtbESP3WrCQBCF7wu+wzKCd3VjILVGVwlCoVdCbR9gyI7J&#10;anY2ZDc/vr0rCL08nJ+PsztMthEDdd44VrBaJiCIS6cNVwr+fr/eP0H4gKyxcUwK7uThsJ+97TDX&#10;buQfGs6hEnGEfY4K6hDaXEpf1mTRL11LHL2L6yyGKLtK6g7HOG4bmSbJh7RoOBJqbOlYU3k79zZC&#10;imY80cb4+22dncbeZNZdM6UW86nYggg0hf/wq/2tFaRreH6JP0Du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6ka7PBAAAA2wAAAA8AAAAAAAAAAAAAAAAAmAIAAGRycy9kb3du&#10;cmV2LnhtbFBLBQYAAAAABAAEAPUAAACGAwAAAAA=&#10;"/>
                      <v:shape id="AutoShape 26" o:spid="_x0000_s1045" type="#_x0000_t103" style="position:absolute;left:7739;top:3039;width:662;height:1381;rotation:-1830746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ttwsUA&#10;AADbAAAADwAAAGRycy9kb3ducmV2LnhtbESPwW7CMAyG75N4h8hIu0wjBU0DdQSEJk3bYQcGHDh6&#10;jddGNE5JUujeHh8m7Wj9/j/7W64H36oLxeQCG5hOClDEVbCOawOH/dvjAlTKyBbbwGTglxKsV6O7&#10;JZY2XPmLLrtcK4FwKtFAk3NXap2qhjymSeiIJfsJ0WOWMdbaRrwK3Ld6VhTP2qNjudBgR68NVadd&#10;74XyMHWbz37/va3fz8e5c/O+f4rG3I+HzQuoTEP+X/5rf1gDM3lWXMQD9Oo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C23CxQAAANsAAAAPAAAAAAAAAAAAAAAAAJgCAABkcnMv&#10;ZG93bnJldi54bWxQSwUGAAAAAAQABAD1AAAAigMAAAAA&#10;"/>
                      <v:shape id="AutoShape 27" o:spid="_x0000_s1046" type="#_x0000_t103" style="position:absolute;left:6518;top:4290;width:355;height:190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wJ8sIA&#10;AADbAAAADwAAAGRycy9kb3ducmV2LnhtbESPzWqDQBSF94W8w3AL2TVjJS2JdQxBSEl3VQPZ3jo3&#10;KnHuiDM15u07hUKXh/PzcdLdbHox0eg6ywqeVxEI4trqjhsFp+rwtAHhPLLG3jIpuJODXbZ4SDHR&#10;9sYFTaVvRBhhl6CC1vshkdLVLRl0KzsQB+9iR4M+yLGResRbGDe9jKPoVRrsOBBaHChvqb6W30ZB&#10;sT9vihd8X3801ddE8yd1eYCr5eO8fwPhafb/4b/2USuIt/D7JfwAmf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HAnywgAAANsAAAAPAAAAAAAAAAAAAAAAAJgCAABkcnMvZG93&#10;bnJldi54bWxQSwUGAAAAAAQABAD1AAAAhwMAAAAA&#10;"/>
                    </v:group>
                  </w:pict>
                </mc:Fallback>
              </mc:AlternateContent>
            </w:r>
            <w:r>
              <w:rPr>
                <w:noProof/>
                <w:lang w:val="en-PH" w:eastAsia="en-PH"/>
              </w:rPr>
              <mc:AlternateContent>
                <mc:Choice Requires="wpg">
                  <w:drawing>
                    <wp:anchor distT="0" distB="0" distL="114300" distR="114300" simplePos="0" relativeHeight="251667456" behindDoc="0" locked="0" layoutInCell="1" allowOverlap="1" wp14:anchorId="50BC8C46" wp14:editId="6C5E2D46">
                      <wp:simplePos x="0" y="0"/>
                      <wp:positionH relativeFrom="column">
                        <wp:posOffset>24351</wp:posOffset>
                      </wp:positionH>
                      <wp:positionV relativeFrom="paragraph">
                        <wp:posOffset>1882747</wp:posOffset>
                      </wp:positionV>
                      <wp:extent cx="2406650" cy="1269365"/>
                      <wp:effectExtent l="0" t="0" r="12700" b="45085"/>
                      <wp:wrapNone/>
                      <wp:docPr id="12"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06650" cy="1269365"/>
                                <a:chOff x="4513" y="2657"/>
                                <a:chExt cx="4347" cy="3035"/>
                              </a:xfrm>
                            </wpg:grpSpPr>
                            <wps:wsp>
                              <wps:cNvPr id="13" name="Oval 31"/>
                              <wps:cNvSpPr>
                                <a:spLocks noChangeArrowheads="1"/>
                              </wps:cNvSpPr>
                              <wps:spPr bwMode="auto">
                                <a:xfrm>
                                  <a:off x="4513" y="2657"/>
                                  <a:ext cx="4347" cy="3035"/>
                                </a:xfrm>
                                <a:prstGeom prst="ellipse">
                                  <a:avLst/>
                                </a:prstGeom>
                                <a:gradFill rotWithShape="1">
                                  <a:gsLst>
                                    <a:gs pos="0">
                                      <a:srgbClr val="C0504D"/>
                                    </a:gs>
                                    <a:gs pos="100000">
                                      <a:srgbClr val="923633"/>
                                    </a:gs>
                                  </a:gsLst>
                                  <a:path path="shape">
                                    <a:fillToRect l="50000" t="50000" r="50000" b="50000"/>
                                  </a:path>
                                </a:gradFill>
                                <a:ln>
                                  <a:noFill/>
                                </a:ln>
                                <a:effectLst>
                                  <a:outerShdw dist="28398" dir="3806097" algn="ctr" rotWithShape="0">
                                    <a:srgbClr val="622423"/>
                                  </a:outerShdw>
                                </a:effectLst>
                                <a:extLst>
                                  <a:ext uri="{91240B29-F687-4F45-9708-019B960494DF}">
                                    <a14:hiddenLine xmlns:a14="http://schemas.microsoft.com/office/drawing/2010/main" w="9525">
                                      <a:solidFill>
                                        <a:srgbClr val="000000"/>
                                      </a:solidFill>
                                      <a:round/>
                                      <a:headEnd/>
                                      <a:tailEnd/>
                                    </a14:hiddenLine>
                                  </a:ext>
                                </a:extLst>
                              </wps:spPr>
                              <wps:txbx>
                                <w:txbxContent>
                                  <w:p w:rsidR="00B6267D" w:rsidRPr="00A65E1C" w:rsidRDefault="00B6267D" w:rsidP="00B6267D">
                                    <w:pPr>
                                      <w:ind w:left="-180" w:right="-197"/>
                                      <w:jc w:val="center"/>
                                      <w:rPr>
                                        <w:rFonts w:asciiTheme="minorHAnsi" w:hAnsiTheme="minorHAnsi" w:cstheme="minorHAnsi"/>
                                        <w:color w:val="FFFFFF" w:themeColor="background1"/>
                                        <w:sz w:val="21"/>
                                        <w:szCs w:val="21"/>
                                      </w:rPr>
                                    </w:pPr>
                                  </w:p>
                                  <w:p w:rsidR="00B6267D" w:rsidRPr="00122521" w:rsidRDefault="00B6267D" w:rsidP="00B6267D">
                                    <w:pPr>
                                      <w:ind w:left="-180" w:right="-396"/>
                                      <w:jc w:val="center"/>
                                      <w:rPr>
                                        <w:rFonts w:asciiTheme="minorHAnsi" w:hAnsiTheme="minorHAnsi" w:cstheme="minorHAnsi"/>
                                        <w:color w:val="FFFFFF" w:themeColor="background1"/>
                                        <w:sz w:val="21"/>
                                        <w:szCs w:val="21"/>
                                      </w:rPr>
                                    </w:pPr>
                                    <w:r w:rsidRPr="00122521">
                                      <w:rPr>
                                        <w:rFonts w:asciiTheme="minorHAnsi" w:hAnsiTheme="minorHAnsi" w:cstheme="minorHAnsi"/>
                                        <w:color w:val="FFFFFF" w:themeColor="background1"/>
                                        <w:sz w:val="21"/>
                                        <w:szCs w:val="21"/>
                                      </w:rPr>
                                      <w:t>Data Transfer Component</w:t>
                                    </w:r>
                                  </w:p>
                                  <w:p w:rsidR="00B6267D" w:rsidRPr="00A65E1C" w:rsidRDefault="00B6267D" w:rsidP="00B6267D">
                                    <w:pPr>
                                      <w:ind w:left="-180" w:right="-396"/>
                                      <w:jc w:val="center"/>
                                      <w:rPr>
                                        <w:rFonts w:asciiTheme="minorHAnsi" w:hAnsiTheme="minorHAnsi" w:cstheme="minorHAnsi"/>
                                        <w:sz w:val="21"/>
                                        <w:szCs w:val="21"/>
                                      </w:rPr>
                                    </w:pPr>
                                    <w:r w:rsidRPr="00122521">
                                      <w:rPr>
                                        <w:rFonts w:asciiTheme="minorHAnsi" w:hAnsiTheme="minorHAnsi" w:cstheme="minorHAnsi"/>
                                        <w:color w:val="FFFFFF" w:themeColor="background1"/>
                                        <w:sz w:val="21"/>
                                        <w:szCs w:val="21"/>
                                      </w:rPr>
                                      <w:t>(Chat and File Transfer)</w:t>
                                    </w:r>
                                  </w:p>
                                </w:txbxContent>
                              </wps:txbx>
                              <wps:bodyPr rot="0" vert="horz" wrap="square" lIns="91440" tIns="45720" rIns="91440" bIns="45720" anchor="t" anchorCtr="0" upright="1">
                                <a:noAutofit/>
                              </wps:bodyPr>
                            </wps:wsp>
                            <wps:wsp>
                              <wps:cNvPr id="14" name="Oval 32"/>
                              <wps:cNvSpPr>
                                <a:spLocks noChangeArrowheads="1"/>
                              </wps:cNvSpPr>
                              <wps:spPr bwMode="auto">
                                <a:xfrm>
                                  <a:off x="6070" y="2832"/>
                                  <a:ext cx="1269" cy="730"/>
                                </a:xfrm>
                                <a:prstGeom prst="ellipse">
                                  <a:avLst/>
                                </a:prstGeom>
                                <a:gradFill rotWithShape="1">
                                  <a:gsLst>
                                    <a:gs pos="0">
                                      <a:srgbClr val="CC9900"/>
                                    </a:gs>
                                    <a:gs pos="100000">
                                      <a:srgbClr val="FFFF99"/>
                                    </a:gs>
                                  </a:gsLst>
                                  <a:path path="shape">
                                    <a:fillToRect l="50000" t="50000" r="50000" b="50000"/>
                                  </a:path>
                                </a:gradFill>
                                <a:ln>
                                  <a:noFill/>
                                </a:ln>
                                <a:extLst>
                                  <a:ext uri="{91240B29-F687-4F45-9708-019B960494DF}">
                                    <a14:hiddenLine xmlns:a14="http://schemas.microsoft.com/office/drawing/2010/main" w="9525">
                                      <a:solidFill>
                                        <a:srgbClr val="000000"/>
                                      </a:solidFill>
                                      <a:round/>
                                      <a:headEnd/>
                                      <a:tailEnd/>
                                    </a14:hiddenLine>
                                  </a:ext>
                                </a:extLst>
                              </wps:spPr>
                              <wps:txbx>
                                <w:txbxContent>
                                  <w:p w:rsidR="00B6267D" w:rsidRPr="00F629C9" w:rsidRDefault="00B6267D" w:rsidP="00B6267D">
                                    <w:pPr>
                                      <w:ind w:right="-17"/>
                                      <w:jc w:val="center"/>
                                      <w:rPr>
                                        <w:rFonts w:asciiTheme="minorHAnsi" w:hAnsiTheme="minorHAnsi" w:cstheme="minorHAnsi"/>
                                        <w:sz w:val="18"/>
                                      </w:rPr>
                                    </w:pPr>
                                    <w:r w:rsidRPr="00F629C9">
                                      <w:rPr>
                                        <w:rFonts w:asciiTheme="minorHAnsi" w:hAnsiTheme="minorHAnsi" w:cstheme="minorHAnsi"/>
                                        <w:sz w:val="18"/>
                                      </w:rPr>
                                      <w:t>Design</w:t>
                                    </w:r>
                                  </w:p>
                                  <w:p w:rsidR="00B6267D" w:rsidRPr="00F629C9" w:rsidRDefault="00B6267D" w:rsidP="00B6267D">
                                    <w:pPr>
                                      <w:ind w:left="-180" w:right="-197"/>
                                      <w:rPr>
                                        <w:rFonts w:asciiTheme="minorHAnsi" w:hAnsiTheme="minorHAnsi" w:cstheme="minorHAnsi"/>
                                        <w:sz w:val="18"/>
                                      </w:rPr>
                                    </w:pPr>
                                  </w:p>
                                </w:txbxContent>
                              </wps:txbx>
                              <wps:bodyPr rot="0" vert="horz" wrap="square" lIns="91440" tIns="45720" rIns="91440" bIns="45720" anchor="t" anchorCtr="0" upright="1">
                                <a:noAutofit/>
                              </wps:bodyPr>
                            </wps:wsp>
                            <wps:wsp>
                              <wps:cNvPr id="15" name="Oval 33"/>
                              <wps:cNvSpPr>
                                <a:spLocks noChangeArrowheads="1"/>
                              </wps:cNvSpPr>
                              <wps:spPr bwMode="auto">
                                <a:xfrm>
                                  <a:off x="6894" y="4292"/>
                                  <a:ext cx="1504" cy="759"/>
                                </a:xfrm>
                                <a:prstGeom prst="ellipse">
                                  <a:avLst/>
                                </a:prstGeom>
                                <a:gradFill rotWithShape="1">
                                  <a:gsLst>
                                    <a:gs pos="0">
                                      <a:srgbClr val="CC9900"/>
                                    </a:gs>
                                    <a:gs pos="100000">
                                      <a:srgbClr val="FFFF99"/>
                                    </a:gs>
                                  </a:gsLst>
                                  <a:path path="shape">
                                    <a:fillToRect l="50000" t="50000" r="50000" b="50000"/>
                                  </a:path>
                                </a:gradFill>
                                <a:ln>
                                  <a:noFill/>
                                </a:ln>
                                <a:extLst>
                                  <a:ext uri="{91240B29-F687-4F45-9708-019B960494DF}">
                                    <a14:hiddenLine xmlns:a14="http://schemas.microsoft.com/office/drawing/2010/main" w="9525">
                                      <a:solidFill>
                                        <a:srgbClr val="000000"/>
                                      </a:solidFill>
                                      <a:round/>
                                      <a:headEnd/>
                                      <a:tailEnd/>
                                    </a14:hiddenLine>
                                  </a:ext>
                                </a:extLst>
                              </wps:spPr>
                              <wps:txbx>
                                <w:txbxContent>
                                  <w:p w:rsidR="00B6267D" w:rsidRPr="00F629C9" w:rsidRDefault="00B6267D" w:rsidP="00B6267D">
                                    <w:pPr>
                                      <w:ind w:right="-17"/>
                                      <w:jc w:val="center"/>
                                      <w:rPr>
                                        <w:rFonts w:asciiTheme="minorHAnsi" w:hAnsiTheme="minorHAnsi" w:cstheme="minorHAnsi"/>
                                        <w:sz w:val="18"/>
                                        <w:szCs w:val="20"/>
                                      </w:rPr>
                                    </w:pPr>
                                    <w:r w:rsidRPr="00F629C9">
                                      <w:rPr>
                                        <w:rFonts w:asciiTheme="minorHAnsi" w:hAnsiTheme="minorHAnsi" w:cstheme="minorHAnsi"/>
                                        <w:sz w:val="18"/>
                                        <w:szCs w:val="20"/>
                                      </w:rPr>
                                      <w:t>Develop</w:t>
                                    </w:r>
                                  </w:p>
                                  <w:p w:rsidR="00B6267D" w:rsidRPr="00F629C9" w:rsidRDefault="00B6267D" w:rsidP="00B6267D">
                                    <w:pPr>
                                      <w:ind w:left="-180" w:right="-197"/>
                                      <w:rPr>
                                        <w:rFonts w:asciiTheme="minorHAnsi" w:hAnsiTheme="minorHAnsi" w:cstheme="minorHAnsi"/>
                                        <w:sz w:val="18"/>
                                        <w:szCs w:val="20"/>
                                      </w:rPr>
                                    </w:pPr>
                                  </w:p>
                                </w:txbxContent>
                              </wps:txbx>
                              <wps:bodyPr rot="0" vert="horz" wrap="square" lIns="91440" tIns="45720" rIns="91440" bIns="45720" anchor="t" anchorCtr="0" upright="1">
                                <a:noAutofit/>
                              </wps:bodyPr>
                            </wps:wsp>
                            <wps:wsp>
                              <wps:cNvPr id="16" name="Oval 34"/>
                              <wps:cNvSpPr>
                                <a:spLocks noChangeArrowheads="1"/>
                              </wps:cNvSpPr>
                              <wps:spPr bwMode="auto">
                                <a:xfrm>
                                  <a:off x="5053" y="4382"/>
                                  <a:ext cx="1269" cy="669"/>
                                </a:xfrm>
                                <a:prstGeom prst="ellipse">
                                  <a:avLst/>
                                </a:prstGeom>
                                <a:gradFill rotWithShape="1">
                                  <a:gsLst>
                                    <a:gs pos="0">
                                      <a:srgbClr val="CC9900"/>
                                    </a:gs>
                                    <a:gs pos="100000">
                                      <a:srgbClr val="FFFF99"/>
                                    </a:gs>
                                  </a:gsLst>
                                  <a:path path="shape">
                                    <a:fillToRect l="50000" t="50000" r="50000" b="50000"/>
                                  </a:path>
                                </a:gradFill>
                                <a:ln>
                                  <a:noFill/>
                                </a:ln>
                                <a:extLst>
                                  <a:ext uri="{91240B29-F687-4F45-9708-019B960494DF}">
                                    <a14:hiddenLine xmlns:a14="http://schemas.microsoft.com/office/drawing/2010/main" w="9525">
                                      <a:solidFill>
                                        <a:srgbClr val="000000"/>
                                      </a:solidFill>
                                      <a:round/>
                                      <a:headEnd/>
                                      <a:tailEnd/>
                                    </a14:hiddenLine>
                                  </a:ext>
                                </a:extLst>
                              </wps:spPr>
                              <wps:txbx>
                                <w:txbxContent>
                                  <w:p w:rsidR="00B6267D" w:rsidRPr="00F629C9" w:rsidRDefault="00B6267D" w:rsidP="00B6267D">
                                    <w:pPr>
                                      <w:ind w:right="-17"/>
                                      <w:jc w:val="center"/>
                                      <w:rPr>
                                        <w:rFonts w:asciiTheme="minorHAnsi" w:hAnsiTheme="minorHAnsi" w:cstheme="minorHAnsi"/>
                                        <w:sz w:val="18"/>
                                      </w:rPr>
                                    </w:pPr>
                                    <w:r w:rsidRPr="00F629C9">
                                      <w:rPr>
                                        <w:rFonts w:asciiTheme="minorHAnsi" w:hAnsiTheme="minorHAnsi" w:cstheme="minorHAnsi"/>
                                        <w:sz w:val="18"/>
                                      </w:rPr>
                                      <w:t>Test</w:t>
                                    </w:r>
                                  </w:p>
                                  <w:p w:rsidR="00B6267D" w:rsidRPr="00781327" w:rsidRDefault="00B6267D" w:rsidP="00B6267D">
                                    <w:pPr>
                                      <w:ind w:left="-180" w:right="-197"/>
                                      <w:rPr>
                                        <w:rFonts w:asciiTheme="minorHAnsi" w:hAnsiTheme="minorHAnsi" w:cstheme="minorHAnsi"/>
                                      </w:rPr>
                                    </w:pPr>
                                  </w:p>
                                </w:txbxContent>
                              </wps:txbx>
                              <wps:bodyPr rot="0" vert="horz" wrap="square" lIns="91440" tIns="45720" rIns="91440" bIns="45720" anchor="t" anchorCtr="0" upright="1">
                                <a:noAutofit/>
                              </wps:bodyPr>
                            </wps:wsp>
                            <wps:wsp>
                              <wps:cNvPr id="17" name="AutoShape 35"/>
                              <wps:cNvSpPr>
                                <a:spLocks noChangeArrowheads="1"/>
                              </wps:cNvSpPr>
                              <wps:spPr bwMode="auto">
                                <a:xfrm rot="12369700">
                                  <a:off x="5052" y="2974"/>
                                  <a:ext cx="719" cy="1320"/>
                                </a:xfrm>
                                <a:prstGeom prst="curvedLeftArrow">
                                  <a:avLst>
                                    <a:gd name="adj1" fmla="val 36718"/>
                                    <a:gd name="adj2" fmla="val 73435"/>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8" name="AutoShape 36"/>
                              <wps:cNvSpPr>
                                <a:spLocks noChangeArrowheads="1"/>
                              </wps:cNvSpPr>
                              <wps:spPr bwMode="auto">
                                <a:xfrm rot="-1676098">
                                  <a:off x="7739" y="3039"/>
                                  <a:ext cx="662" cy="1381"/>
                                </a:xfrm>
                                <a:prstGeom prst="curvedLeftArrow">
                                  <a:avLst>
                                    <a:gd name="adj1" fmla="val 41722"/>
                                    <a:gd name="adj2" fmla="val 83444"/>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9" name="AutoShape 37"/>
                              <wps:cNvSpPr>
                                <a:spLocks noChangeArrowheads="1"/>
                              </wps:cNvSpPr>
                              <wps:spPr bwMode="auto">
                                <a:xfrm rot="5400000">
                                  <a:off x="6518" y="4290"/>
                                  <a:ext cx="355" cy="1906"/>
                                </a:xfrm>
                                <a:prstGeom prst="curvedLeftArrow">
                                  <a:avLst>
                                    <a:gd name="adj1" fmla="val 107380"/>
                                    <a:gd name="adj2" fmla="val 214761"/>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0" o:spid="_x0000_s1047" style="position:absolute;left:0;text-align:left;margin-left:1.9pt;margin-top:148.25pt;width:189.5pt;height:99.95pt;z-index:251667456" coordorigin="4513,2657" coordsize="4347,30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">
                      <v:oval id="Oval 31" o:spid="_x0000_s1048" style="position:absolute;left:4513;top:2657;width:4347;height:3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RUMMA&#10;AADbAAAADwAAAGRycy9kb3ducmV2LnhtbESPQYvCMBCF74L/IcyCN02toEvXKCooIl7sCl6HZmyL&#10;zaQ0UeP++o2wsLcZ3nvfvJkvg2nEgzpXW1YwHiUgiAuray4VnL+3w08QziNrbCyTghc5WC76vTlm&#10;2j75RI/clyJC2GWooPK+zaR0RUUG3ci2xFG72s6gj2tXSt3hM8JNI9MkmUqDNccLFba0qai45XcT&#10;Kbvb+LKy6WE2kT/rJD2G/bUNSg0+wuoLhKfg/81/6b2O9Sfw/iUOIB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G/RUMMAAADbAAAADwAAAAAAAAAAAAAAAACYAgAAZHJzL2Rv&#10;d25yZXYueG1sUEsFBgAAAAAEAAQA9QAAAIgDAAAAAA==&#10;" fillcolor="#c0504d" stroked="f">
                        <v:fill color2="#923633" rotate="t" focusposition=".5,.5" focussize="" focus="100%" type="gradientRadial"/>
                        <v:shadow on="t" color="#622423" offset="1pt"/>
                        <v:textbox>
                          <w:txbxContent>
                            <w:p w:rsidR="00B6267D" w:rsidRPr="00A65E1C" w:rsidRDefault="00B6267D" w:rsidP="00B6267D">
                              <w:pPr>
                                <w:ind w:left="-180" w:right="-197"/>
                                <w:jc w:val="center"/>
                                <w:rPr>
                                  <w:rFonts w:asciiTheme="minorHAnsi" w:hAnsiTheme="minorHAnsi" w:cstheme="minorHAnsi"/>
                                  <w:color w:val="FFFFFF" w:themeColor="background1"/>
                                  <w:sz w:val="21"/>
                                  <w:szCs w:val="21"/>
                                </w:rPr>
                              </w:pPr>
                            </w:p>
                            <w:p w:rsidR="00B6267D" w:rsidRPr="00122521" w:rsidRDefault="00B6267D" w:rsidP="00B6267D">
                              <w:pPr>
                                <w:ind w:left="-180" w:right="-396"/>
                                <w:jc w:val="center"/>
                                <w:rPr>
                                  <w:rFonts w:asciiTheme="minorHAnsi" w:hAnsiTheme="minorHAnsi" w:cstheme="minorHAnsi"/>
                                  <w:color w:val="FFFFFF" w:themeColor="background1"/>
                                  <w:sz w:val="21"/>
                                  <w:szCs w:val="21"/>
                                </w:rPr>
                              </w:pPr>
                              <w:r w:rsidRPr="00122521">
                                <w:rPr>
                                  <w:rFonts w:asciiTheme="minorHAnsi" w:hAnsiTheme="minorHAnsi" w:cstheme="minorHAnsi"/>
                                  <w:color w:val="FFFFFF" w:themeColor="background1"/>
                                  <w:sz w:val="21"/>
                                  <w:szCs w:val="21"/>
                                </w:rPr>
                                <w:t>Data Transfer Component</w:t>
                              </w:r>
                            </w:p>
                            <w:p w:rsidR="00B6267D" w:rsidRPr="00A65E1C" w:rsidRDefault="00B6267D" w:rsidP="00B6267D">
                              <w:pPr>
                                <w:ind w:left="-180" w:right="-396"/>
                                <w:jc w:val="center"/>
                                <w:rPr>
                                  <w:rFonts w:asciiTheme="minorHAnsi" w:hAnsiTheme="minorHAnsi" w:cstheme="minorHAnsi"/>
                                  <w:sz w:val="21"/>
                                  <w:szCs w:val="21"/>
                                </w:rPr>
                              </w:pPr>
                              <w:r w:rsidRPr="00122521">
                                <w:rPr>
                                  <w:rFonts w:asciiTheme="minorHAnsi" w:hAnsiTheme="minorHAnsi" w:cstheme="minorHAnsi"/>
                                  <w:color w:val="FFFFFF" w:themeColor="background1"/>
                                  <w:sz w:val="21"/>
                                  <w:szCs w:val="21"/>
                                </w:rPr>
                                <w:t>(Chat and File Transfer)</w:t>
                              </w:r>
                            </w:p>
                          </w:txbxContent>
                        </v:textbox>
                      </v:oval>
                      <v:oval id="Oval 32" o:spid="_x0000_s1049" style="position:absolute;left:6070;top:2832;width:1269;height:7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gHL8QA&#10;AADbAAAADwAAAGRycy9kb3ducmV2LnhtbERPTWvCQBC9C/0PyxR6KbqJSpHoKkWQllJLGzXnITsm&#10;odnZkN3G6K93hYK3ebzPWax6U4uOWldZVhCPIhDEudUVFwr2u81wBsJ5ZI21ZVJwJger5cNggYm2&#10;J/6hLvWFCCHsElRQet8kUrq8JINuZBviwB1ta9AH2BZSt3gK4aaW4yh6kQYrDg0lNrQuKf9N/4yC&#10;y/ny/TbJNh/0OXkef2Xbw24dx0o9PfavcxCeen8X/7vfdZg/hdsv4QC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FYBy/EAAAA2wAAAA8AAAAAAAAAAAAAAAAAmAIAAGRycy9k&#10;b3ducmV2LnhtbFBLBQYAAAAABAAEAPUAAACJAwAAAAA=&#10;" fillcolor="#c90" stroked="f">
                        <v:fill color2="#ff9" rotate="t" focusposition=".5,.5" focussize="" focus="100%" type="gradientRadial"/>
                        <v:textbox>
                          <w:txbxContent>
                            <w:p w:rsidR="00B6267D" w:rsidRPr="00F629C9" w:rsidRDefault="00B6267D" w:rsidP="00B6267D">
                              <w:pPr>
                                <w:ind w:right="-17"/>
                                <w:jc w:val="center"/>
                                <w:rPr>
                                  <w:rFonts w:asciiTheme="minorHAnsi" w:hAnsiTheme="minorHAnsi" w:cstheme="minorHAnsi"/>
                                  <w:sz w:val="18"/>
                                </w:rPr>
                              </w:pPr>
                              <w:r w:rsidRPr="00F629C9">
                                <w:rPr>
                                  <w:rFonts w:asciiTheme="minorHAnsi" w:hAnsiTheme="minorHAnsi" w:cstheme="minorHAnsi"/>
                                  <w:sz w:val="18"/>
                                </w:rPr>
                                <w:t>Design</w:t>
                              </w:r>
                            </w:p>
                            <w:p w:rsidR="00B6267D" w:rsidRPr="00F629C9" w:rsidRDefault="00B6267D" w:rsidP="00B6267D">
                              <w:pPr>
                                <w:ind w:left="-180" w:right="-197"/>
                                <w:rPr>
                                  <w:rFonts w:asciiTheme="minorHAnsi" w:hAnsiTheme="minorHAnsi" w:cstheme="minorHAnsi"/>
                                  <w:sz w:val="18"/>
                                </w:rPr>
                              </w:pPr>
                            </w:p>
                          </w:txbxContent>
                        </v:textbox>
                      </v:oval>
                      <v:oval id="Oval 33" o:spid="_x0000_s1050" style="position:absolute;left:6894;top:4292;width:1504;height:7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SitMQA&#10;AADbAAAADwAAAGRycy9kb3ducmV2LnhtbERPTWvCQBC9C/0PyxR6KbqJYpHoKkWQllJLGzXnITsm&#10;odnZkN3G6K93hYK3ebzPWax6U4uOWldZVhCPIhDEudUVFwr2u81wBsJ5ZI21ZVJwJger5cNggYm2&#10;J/6hLvWFCCHsElRQet8kUrq8JINuZBviwB1ta9AH2BZSt3gK4aaW4yh6kQYrDg0lNrQuKf9N/4yC&#10;y/ny/TbJNh/0OXkef2Xbw24dx0o9PfavcxCeen8X/7vfdZg/hdsv4QC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4UorTEAAAA2wAAAA8AAAAAAAAAAAAAAAAAmAIAAGRycy9k&#10;b3ducmV2LnhtbFBLBQYAAAAABAAEAPUAAACJAwAAAAA=&#10;" fillcolor="#c90" stroked="f">
                        <v:fill color2="#ff9" rotate="t" focusposition=".5,.5" focussize="" focus="100%" type="gradientRadial"/>
                        <v:textbox>
                          <w:txbxContent>
                            <w:p w:rsidR="00B6267D" w:rsidRPr="00F629C9" w:rsidRDefault="00B6267D" w:rsidP="00B6267D">
                              <w:pPr>
                                <w:ind w:right="-17"/>
                                <w:jc w:val="center"/>
                                <w:rPr>
                                  <w:rFonts w:asciiTheme="minorHAnsi" w:hAnsiTheme="minorHAnsi" w:cstheme="minorHAnsi"/>
                                  <w:sz w:val="18"/>
                                  <w:szCs w:val="20"/>
                                </w:rPr>
                              </w:pPr>
                              <w:r w:rsidRPr="00F629C9">
                                <w:rPr>
                                  <w:rFonts w:asciiTheme="minorHAnsi" w:hAnsiTheme="minorHAnsi" w:cstheme="minorHAnsi"/>
                                  <w:sz w:val="18"/>
                                  <w:szCs w:val="20"/>
                                </w:rPr>
                                <w:t>Develop</w:t>
                              </w:r>
                            </w:p>
                            <w:p w:rsidR="00B6267D" w:rsidRPr="00F629C9" w:rsidRDefault="00B6267D" w:rsidP="00B6267D">
                              <w:pPr>
                                <w:ind w:left="-180" w:right="-197"/>
                                <w:rPr>
                                  <w:rFonts w:asciiTheme="minorHAnsi" w:hAnsiTheme="minorHAnsi" w:cstheme="minorHAnsi"/>
                                  <w:sz w:val="18"/>
                                  <w:szCs w:val="20"/>
                                </w:rPr>
                              </w:pPr>
                            </w:p>
                          </w:txbxContent>
                        </v:textbox>
                      </v:oval>
                      <v:oval id="Oval 34" o:spid="_x0000_s1051" style="position:absolute;left:5053;top:4382;width:1269;height:6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Y8w8QA&#10;AADbAAAADwAAAGRycy9kb3ducmV2LnhtbERPTWvCQBC9F/wPywi9FLOJgkjqKiKIUlpptc15yE6T&#10;YHY2ZLdJ9Nd3hUJv83ifs1wPphYdta6yrCCJYhDEudUVFwo+z7vJAoTzyBpry6TgSg7Wq9HDElNt&#10;e/6g7uQLEULYpaig9L5JpXR5SQZdZBviwH3b1qAPsC2kbrEP4aaW0zieS4MVh4YSG9qWlF9OP0bB&#10;7Xp738+y3Qu9zp6mx+zt67xNEqUex8PmGYSnwf+L/9wHHebP4f5LOE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7GPMPEAAAA2wAAAA8AAAAAAAAAAAAAAAAAmAIAAGRycy9k&#10;b3ducmV2LnhtbFBLBQYAAAAABAAEAPUAAACJAwAAAAA=&#10;" fillcolor="#c90" stroked="f">
                        <v:fill color2="#ff9" rotate="t" focusposition=".5,.5" focussize="" focus="100%" type="gradientRadial"/>
                        <v:textbox>
                          <w:txbxContent>
                            <w:p w:rsidR="00B6267D" w:rsidRPr="00F629C9" w:rsidRDefault="00B6267D" w:rsidP="00B6267D">
                              <w:pPr>
                                <w:ind w:right="-17"/>
                                <w:jc w:val="center"/>
                                <w:rPr>
                                  <w:rFonts w:asciiTheme="minorHAnsi" w:hAnsiTheme="minorHAnsi" w:cstheme="minorHAnsi"/>
                                  <w:sz w:val="18"/>
                                </w:rPr>
                              </w:pPr>
                              <w:r w:rsidRPr="00F629C9">
                                <w:rPr>
                                  <w:rFonts w:asciiTheme="minorHAnsi" w:hAnsiTheme="minorHAnsi" w:cstheme="minorHAnsi"/>
                                  <w:sz w:val="18"/>
                                </w:rPr>
                                <w:t>Test</w:t>
                              </w:r>
                            </w:p>
                            <w:p w:rsidR="00B6267D" w:rsidRPr="00781327" w:rsidRDefault="00B6267D" w:rsidP="00B6267D">
                              <w:pPr>
                                <w:ind w:left="-180" w:right="-197"/>
                                <w:rPr>
                                  <w:rFonts w:asciiTheme="minorHAnsi" w:hAnsiTheme="minorHAnsi" w:cstheme="minorHAnsi"/>
                                </w:rPr>
                              </w:pPr>
                            </w:p>
                          </w:txbxContent>
                        </v:textbox>
                      </v:oval>
                      <v:shape id="AutoShape 35" o:spid="_x0000_s1052" type="#_x0000_t103" style="position:absolute;left:5052;top:2974;width:719;height:1320;rotation:-10081949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ihDsIA&#10;AADbAAAADwAAAGRycy9kb3ducmV2LnhtbESP3WrCQBCF7wu+wzKCd3VTIVVTVxFB8CrQ1AcYstNk&#10;a3Y2ZNf8vL0rCL2b4Zw535ndYbSN6KnzxrGCj2UCgrh02nCl4Ppzft+A8AFZY+OYFEzk4bCfve0w&#10;027gb+qLUIkYwj5DBXUIbSalL2uy6JeuJY7ar+sshrh2ldQdDjHcNnKVJJ/SouFIqLGlU03lrbjb&#10;CDk2Q05b46fbOs2Hu0mt+0uVWszH4xeIQGP4N7+uLzrWX8PzlziA3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yKEOwgAAANsAAAAPAAAAAAAAAAAAAAAAAJgCAABkcnMvZG93&#10;bnJldi54bWxQSwUGAAAAAAQABAD1AAAAhwMAAAAA&#10;"/>
                      <v:shape id="AutoShape 36" o:spid="_x0000_s1053" type="#_x0000_t103" style="position:absolute;left:7739;top:3039;width:662;height:1381;rotation:-1830746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enf8UA&#10;AADbAAAADwAAAGRycy9kb3ducmV2LnhtbESPQW/CMAyF75P4D5GRuEwjBU1j6ggIISF22GGDHXb0&#10;GtNGNE5JUuj+/XyYtNuz/Pz5veV68K26UkwusIHZtABFXAXruDbwedw9PINKGdliG5gM/FCC9Wp0&#10;t8TShht/0PWQayUQTiUaaHLuSq1T1ZDHNA0dsexOIXrMMsZa24g3gftWz4viSXt0LB8a7GjbUHU+&#10;9F4o9zO3eeuP3+/1/vK1cG7R94/RmMl42LyAyjTkf/Pf9auV+BJWuogAv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Z6d/xQAAANsAAAAPAAAAAAAAAAAAAAAAAJgCAABkcnMv&#10;ZG93bnJldi54bWxQSwUGAAAAAAQABAD1AAAAigMAAAAA&#10;"/>
                      <v:shape id="AutoShape 37" o:spid="_x0000_s1054" type="#_x0000_t103" style="position:absolute;left:6518;top:4290;width:355;height:190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DDT8IA&#10;AADbAAAADwAAAGRycy9kb3ducmV2LnhtbESPQWvCQBCF70L/wzIFb7ppUbGpq0igRW8mEbxOs9Mk&#10;NDsbstsk/ntXELzN8N68781mN5pG9NS52rKCt3kEgriwuuZSwTn/mq1BOI+ssbFMCq7kYLd9mWww&#10;1nbglPrMlyKEsItRQeV9G0vpiooMurltiYP2azuDPqxdKXWHQwg3jXyPopU0WHMgVNhSUlHxl/0b&#10;Ben+sk6X+L04lvlPT+OJ6iTA1fR13H+C8DT6p/lxfdCh/gfcfwkDyO0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cMNPwgAAANsAAAAPAAAAAAAAAAAAAAAAAJgCAABkcnMvZG93&#10;bnJldi54bWxQSwUGAAAAAAQABAD1AAAAhwMAAAAA&#10;"/>
                    </v:group>
                  </w:pict>
                </mc:Fallback>
              </mc:AlternateContent>
            </w:r>
            <w:r>
              <w:rPr>
                <w:noProof/>
                <w:lang w:val="en-PH" w:eastAsia="en-PH"/>
              </w:rPr>
              <mc:AlternateContent>
                <mc:Choice Requires="wpg">
                  <w:drawing>
                    <wp:anchor distT="0" distB="0" distL="114300" distR="114300" simplePos="0" relativeHeight="251662336" behindDoc="0" locked="0" layoutInCell="1" allowOverlap="1" wp14:anchorId="73FBBA15" wp14:editId="1B1EA7CD">
                      <wp:simplePos x="0" y="0"/>
                      <wp:positionH relativeFrom="column">
                        <wp:posOffset>40005</wp:posOffset>
                      </wp:positionH>
                      <wp:positionV relativeFrom="paragraph">
                        <wp:posOffset>435610</wp:posOffset>
                      </wp:positionV>
                      <wp:extent cx="2406650" cy="1355725"/>
                      <wp:effectExtent l="0" t="0" r="12700" b="34925"/>
                      <wp:wrapNone/>
                      <wp:docPr id="3"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06650" cy="1355725"/>
                                <a:chOff x="4513" y="2657"/>
                                <a:chExt cx="4347" cy="3035"/>
                              </a:xfrm>
                            </wpg:grpSpPr>
                            <wps:wsp>
                              <wps:cNvPr id="4" name="Oval 39"/>
                              <wps:cNvSpPr>
                                <a:spLocks noChangeArrowheads="1"/>
                              </wps:cNvSpPr>
                              <wps:spPr bwMode="auto">
                                <a:xfrm>
                                  <a:off x="4513" y="2657"/>
                                  <a:ext cx="4347" cy="3035"/>
                                </a:xfrm>
                                <a:prstGeom prst="ellipse">
                                  <a:avLst/>
                                </a:prstGeom>
                                <a:gradFill rotWithShape="1">
                                  <a:gsLst>
                                    <a:gs pos="0">
                                      <a:srgbClr val="C0504D"/>
                                    </a:gs>
                                    <a:gs pos="100000">
                                      <a:srgbClr val="923633"/>
                                    </a:gs>
                                  </a:gsLst>
                                  <a:path path="shape">
                                    <a:fillToRect l="50000" t="50000" r="50000" b="50000"/>
                                  </a:path>
                                </a:gradFill>
                                <a:ln>
                                  <a:noFill/>
                                </a:ln>
                                <a:effectLst>
                                  <a:outerShdw dist="28398" dir="3806097" algn="ctr" rotWithShape="0">
                                    <a:srgbClr val="622423"/>
                                  </a:outerShdw>
                                </a:effectLst>
                                <a:extLst>
                                  <a:ext uri="{91240B29-F687-4F45-9708-019B960494DF}">
                                    <a14:hiddenLine xmlns:a14="http://schemas.microsoft.com/office/drawing/2010/main" w="9525">
                                      <a:solidFill>
                                        <a:srgbClr val="000000"/>
                                      </a:solidFill>
                                      <a:round/>
                                      <a:headEnd/>
                                      <a:tailEnd/>
                                    </a14:hiddenLine>
                                  </a:ext>
                                </a:extLst>
                              </wps:spPr>
                              <wps:txbx>
                                <w:txbxContent>
                                  <w:p w:rsidR="00B6267D" w:rsidRPr="00A65E1C" w:rsidRDefault="00B6267D" w:rsidP="00B6267D">
                                    <w:pPr>
                                      <w:ind w:left="-180" w:right="-197"/>
                                      <w:jc w:val="center"/>
                                      <w:rPr>
                                        <w:rFonts w:asciiTheme="minorHAnsi" w:hAnsiTheme="minorHAnsi" w:cstheme="minorHAnsi"/>
                                        <w:color w:val="FFFFFF" w:themeColor="background1"/>
                                        <w:sz w:val="21"/>
                                        <w:szCs w:val="21"/>
                                      </w:rPr>
                                    </w:pPr>
                                  </w:p>
                                  <w:p w:rsidR="00B6267D" w:rsidRPr="00A65E1C" w:rsidRDefault="00B6267D" w:rsidP="00B6267D">
                                    <w:pPr>
                                      <w:ind w:left="-180" w:right="-197"/>
                                      <w:jc w:val="center"/>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Base Component</w:t>
                                    </w:r>
                                  </w:p>
                                  <w:p w:rsidR="00B6267D" w:rsidRPr="00A65E1C" w:rsidRDefault="00B6267D" w:rsidP="00B6267D">
                                    <w:pPr>
                                      <w:ind w:left="-180" w:right="-197"/>
                                      <w:jc w:val="center"/>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Login and Main GUI)</w:t>
                                    </w:r>
                                  </w:p>
                                  <w:p w:rsidR="00B6267D" w:rsidRPr="00A65E1C" w:rsidRDefault="00B6267D" w:rsidP="00B6267D">
                                    <w:pPr>
                                      <w:ind w:left="-180" w:right="-396"/>
                                      <w:rPr>
                                        <w:rFonts w:asciiTheme="minorHAnsi" w:hAnsiTheme="minorHAnsi" w:cstheme="minorHAnsi"/>
                                        <w:sz w:val="21"/>
                                        <w:szCs w:val="21"/>
                                      </w:rPr>
                                    </w:pPr>
                                  </w:p>
                                </w:txbxContent>
                              </wps:txbx>
                              <wps:bodyPr rot="0" vert="horz" wrap="square" lIns="91440" tIns="45720" rIns="91440" bIns="45720" anchor="t" anchorCtr="0" upright="1">
                                <a:noAutofit/>
                              </wps:bodyPr>
                            </wps:wsp>
                            <wps:wsp>
                              <wps:cNvPr id="5" name="Oval 40"/>
                              <wps:cNvSpPr>
                                <a:spLocks noChangeArrowheads="1"/>
                              </wps:cNvSpPr>
                              <wps:spPr bwMode="auto">
                                <a:xfrm>
                                  <a:off x="6070" y="2845"/>
                                  <a:ext cx="1269" cy="717"/>
                                </a:xfrm>
                                <a:prstGeom prst="ellipse">
                                  <a:avLst/>
                                </a:prstGeom>
                                <a:gradFill rotWithShape="1">
                                  <a:gsLst>
                                    <a:gs pos="0">
                                      <a:srgbClr val="CC9900"/>
                                    </a:gs>
                                    <a:gs pos="100000">
                                      <a:srgbClr val="FFFF99"/>
                                    </a:gs>
                                  </a:gsLst>
                                  <a:path path="shape">
                                    <a:fillToRect l="50000" t="50000" r="50000" b="50000"/>
                                  </a:path>
                                </a:gradFill>
                                <a:ln>
                                  <a:noFill/>
                                </a:ln>
                                <a:extLst>
                                  <a:ext uri="{91240B29-F687-4F45-9708-019B960494DF}">
                                    <a14:hiddenLine xmlns:a14="http://schemas.microsoft.com/office/drawing/2010/main" w="9525">
                                      <a:solidFill>
                                        <a:srgbClr val="000000"/>
                                      </a:solidFill>
                                      <a:round/>
                                      <a:headEnd/>
                                      <a:tailEnd/>
                                    </a14:hiddenLine>
                                  </a:ext>
                                </a:extLst>
                              </wps:spPr>
                              <wps:txbx>
                                <w:txbxContent>
                                  <w:p w:rsidR="00B6267D" w:rsidRPr="00A65E1C" w:rsidRDefault="00B6267D" w:rsidP="00B6267D">
                                    <w:pPr>
                                      <w:ind w:right="-17"/>
                                      <w:jc w:val="center"/>
                                      <w:rPr>
                                        <w:rFonts w:asciiTheme="minorHAnsi" w:hAnsiTheme="minorHAnsi" w:cstheme="minorHAnsi"/>
                                        <w:sz w:val="20"/>
                                      </w:rPr>
                                    </w:pPr>
                                    <w:r w:rsidRPr="00F629C9">
                                      <w:rPr>
                                        <w:rFonts w:asciiTheme="minorHAnsi" w:hAnsiTheme="minorHAnsi" w:cstheme="minorHAnsi"/>
                                        <w:sz w:val="18"/>
                                        <w:szCs w:val="19"/>
                                      </w:rPr>
                                      <w:t>Desig</w:t>
                                    </w:r>
                                    <w:r w:rsidRPr="00A65E1C">
                                      <w:rPr>
                                        <w:rFonts w:asciiTheme="minorHAnsi" w:hAnsiTheme="minorHAnsi" w:cstheme="minorHAnsi"/>
                                        <w:sz w:val="20"/>
                                      </w:rPr>
                                      <w:t>n</w:t>
                                    </w:r>
                                  </w:p>
                                  <w:p w:rsidR="00B6267D" w:rsidRPr="00A65E1C" w:rsidRDefault="00B6267D" w:rsidP="00B6267D">
                                    <w:pPr>
                                      <w:ind w:left="-180" w:right="-197"/>
                                      <w:rPr>
                                        <w:rFonts w:asciiTheme="minorHAnsi" w:hAnsiTheme="minorHAnsi" w:cstheme="minorHAnsi"/>
                                        <w:sz w:val="20"/>
                                      </w:rPr>
                                    </w:pPr>
                                  </w:p>
                                </w:txbxContent>
                              </wps:txbx>
                              <wps:bodyPr rot="0" vert="horz" wrap="square" lIns="91440" tIns="45720" rIns="91440" bIns="45720" anchor="t" anchorCtr="0" upright="1">
                                <a:noAutofit/>
                              </wps:bodyPr>
                            </wps:wsp>
                            <wps:wsp>
                              <wps:cNvPr id="6" name="Oval 41"/>
                              <wps:cNvSpPr>
                                <a:spLocks noChangeArrowheads="1"/>
                              </wps:cNvSpPr>
                              <wps:spPr bwMode="auto">
                                <a:xfrm>
                                  <a:off x="6894" y="4292"/>
                                  <a:ext cx="1504" cy="678"/>
                                </a:xfrm>
                                <a:prstGeom prst="ellipse">
                                  <a:avLst/>
                                </a:prstGeom>
                                <a:gradFill rotWithShape="1">
                                  <a:gsLst>
                                    <a:gs pos="0">
                                      <a:srgbClr val="CC9900"/>
                                    </a:gs>
                                    <a:gs pos="100000">
                                      <a:srgbClr val="FFFF99"/>
                                    </a:gs>
                                  </a:gsLst>
                                  <a:path path="shape">
                                    <a:fillToRect l="50000" t="50000" r="50000" b="50000"/>
                                  </a:path>
                                </a:gradFill>
                                <a:ln>
                                  <a:noFill/>
                                </a:ln>
                                <a:extLst>
                                  <a:ext uri="{91240B29-F687-4F45-9708-019B960494DF}">
                                    <a14:hiddenLine xmlns:a14="http://schemas.microsoft.com/office/drawing/2010/main" w="9525">
                                      <a:solidFill>
                                        <a:srgbClr val="000000"/>
                                      </a:solidFill>
                                      <a:round/>
                                      <a:headEnd/>
                                      <a:tailEnd/>
                                    </a14:hiddenLine>
                                  </a:ext>
                                </a:extLst>
                              </wps:spPr>
                              <wps:txbx>
                                <w:txbxContent>
                                  <w:p w:rsidR="00B6267D" w:rsidRPr="00F629C9" w:rsidRDefault="00B6267D" w:rsidP="00B6267D">
                                    <w:pPr>
                                      <w:ind w:right="-17"/>
                                      <w:jc w:val="center"/>
                                      <w:rPr>
                                        <w:rFonts w:asciiTheme="minorHAnsi" w:hAnsiTheme="minorHAnsi" w:cstheme="minorHAnsi"/>
                                        <w:sz w:val="18"/>
                                        <w:szCs w:val="20"/>
                                      </w:rPr>
                                    </w:pPr>
                                    <w:r w:rsidRPr="00F629C9">
                                      <w:rPr>
                                        <w:rFonts w:asciiTheme="minorHAnsi" w:hAnsiTheme="minorHAnsi" w:cstheme="minorHAnsi"/>
                                        <w:sz w:val="18"/>
                                        <w:szCs w:val="20"/>
                                      </w:rPr>
                                      <w:t>Develop</w:t>
                                    </w:r>
                                  </w:p>
                                  <w:p w:rsidR="00B6267D" w:rsidRPr="00F629C9" w:rsidRDefault="00B6267D" w:rsidP="00B6267D">
                                    <w:pPr>
                                      <w:ind w:left="-180" w:right="-197"/>
                                      <w:rPr>
                                        <w:rFonts w:asciiTheme="minorHAnsi" w:hAnsiTheme="minorHAnsi" w:cstheme="minorHAnsi"/>
                                        <w:sz w:val="18"/>
                                        <w:szCs w:val="20"/>
                                      </w:rPr>
                                    </w:pPr>
                                  </w:p>
                                </w:txbxContent>
                              </wps:txbx>
                              <wps:bodyPr rot="0" vert="horz" wrap="square" lIns="91440" tIns="45720" rIns="91440" bIns="45720" anchor="t" anchorCtr="0" upright="1">
                                <a:noAutofit/>
                              </wps:bodyPr>
                            </wps:wsp>
                            <wps:wsp>
                              <wps:cNvPr id="8" name="Oval 42"/>
                              <wps:cNvSpPr>
                                <a:spLocks noChangeArrowheads="1"/>
                              </wps:cNvSpPr>
                              <wps:spPr bwMode="auto">
                                <a:xfrm>
                                  <a:off x="5053" y="4382"/>
                                  <a:ext cx="1269" cy="669"/>
                                </a:xfrm>
                                <a:prstGeom prst="ellipse">
                                  <a:avLst/>
                                </a:prstGeom>
                                <a:gradFill rotWithShape="1">
                                  <a:gsLst>
                                    <a:gs pos="0">
                                      <a:srgbClr val="CC9900"/>
                                    </a:gs>
                                    <a:gs pos="100000">
                                      <a:srgbClr val="FFFF99"/>
                                    </a:gs>
                                  </a:gsLst>
                                  <a:path path="shape">
                                    <a:fillToRect l="50000" t="50000" r="50000" b="50000"/>
                                  </a:path>
                                </a:gradFill>
                                <a:ln>
                                  <a:noFill/>
                                </a:ln>
                                <a:extLst>
                                  <a:ext uri="{91240B29-F687-4F45-9708-019B960494DF}">
                                    <a14:hiddenLine xmlns:a14="http://schemas.microsoft.com/office/drawing/2010/main" w="9525">
                                      <a:solidFill>
                                        <a:srgbClr val="000000"/>
                                      </a:solidFill>
                                      <a:round/>
                                      <a:headEnd/>
                                      <a:tailEnd/>
                                    </a14:hiddenLine>
                                  </a:ext>
                                </a:extLst>
                              </wps:spPr>
                              <wps:txbx>
                                <w:txbxContent>
                                  <w:p w:rsidR="00B6267D" w:rsidRPr="00A65E1C" w:rsidRDefault="00B6267D" w:rsidP="00B6267D">
                                    <w:pPr>
                                      <w:ind w:right="-17"/>
                                      <w:jc w:val="center"/>
                                      <w:rPr>
                                        <w:rFonts w:asciiTheme="minorHAnsi" w:hAnsiTheme="minorHAnsi" w:cstheme="minorHAnsi"/>
                                        <w:sz w:val="20"/>
                                      </w:rPr>
                                    </w:pPr>
                                    <w:r w:rsidRPr="00A65E1C">
                                      <w:rPr>
                                        <w:rFonts w:asciiTheme="minorHAnsi" w:hAnsiTheme="minorHAnsi" w:cstheme="minorHAnsi"/>
                                        <w:sz w:val="20"/>
                                      </w:rPr>
                                      <w:t>Test</w:t>
                                    </w:r>
                                  </w:p>
                                  <w:p w:rsidR="00B6267D" w:rsidRPr="00781327" w:rsidRDefault="00B6267D" w:rsidP="00B6267D">
                                    <w:pPr>
                                      <w:ind w:left="-180" w:right="-197"/>
                                      <w:rPr>
                                        <w:rFonts w:asciiTheme="minorHAnsi" w:hAnsiTheme="minorHAnsi" w:cstheme="minorHAnsi"/>
                                      </w:rPr>
                                    </w:pPr>
                                  </w:p>
                                </w:txbxContent>
                              </wps:txbx>
                              <wps:bodyPr rot="0" vert="horz" wrap="square" lIns="91440" tIns="45720" rIns="91440" bIns="45720" anchor="t" anchorCtr="0" upright="1">
                                <a:noAutofit/>
                              </wps:bodyPr>
                            </wps:wsp>
                            <wps:wsp>
                              <wps:cNvPr id="9" name="AutoShape 43"/>
                              <wps:cNvSpPr>
                                <a:spLocks noChangeArrowheads="1"/>
                              </wps:cNvSpPr>
                              <wps:spPr bwMode="auto">
                                <a:xfrm rot="12369700">
                                  <a:off x="5052" y="2974"/>
                                  <a:ext cx="719" cy="1320"/>
                                </a:xfrm>
                                <a:prstGeom prst="curvedLeftArrow">
                                  <a:avLst>
                                    <a:gd name="adj1" fmla="val 36718"/>
                                    <a:gd name="adj2" fmla="val 73435"/>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0" name="AutoShape 44"/>
                              <wps:cNvSpPr>
                                <a:spLocks noChangeArrowheads="1"/>
                              </wps:cNvSpPr>
                              <wps:spPr bwMode="auto">
                                <a:xfrm rot="-1676098">
                                  <a:off x="7739" y="3039"/>
                                  <a:ext cx="662" cy="1381"/>
                                </a:xfrm>
                                <a:prstGeom prst="curvedLeftArrow">
                                  <a:avLst>
                                    <a:gd name="adj1" fmla="val 41722"/>
                                    <a:gd name="adj2" fmla="val 83444"/>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AutoShape 45"/>
                              <wps:cNvSpPr>
                                <a:spLocks noChangeArrowheads="1"/>
                              </wps:cNvSpPr>
                              <wps:spPr bwMode="auto">
                                <a:xfrm rot="5400000">
                                  <a:off x="6518" y="4290"/>
                                  <a:ext cx="355" cy="1906"/>
                                </a:xfrm>
                                <a:prstGeom prst="curvedLeftArrow">
                                  <a:avLst>
                                    <a:gd name="adj1" fmla="val 107380"/>
                                    <a:gd name="adj2" fmla="val 214761"/>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8" o:spid="_x0000_s1055" style="position:absolute;left:0;text-align:left;margin-left:3.15pt;margin-top:34.3pt;width:189.5pt;height:106.75pt;z-index:251662336" coordorigin="4513,2657" coordsize="4347,30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">
                      <v:oval id="Oval 39" o:spid="_x0000_s1056" style="position:absolute;left:4513;top:2657;width:4347;height:3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cz5sIA&#10;AADaAAAADwAAAGRycy9kb3ducmV2LnhtbESPQYvCMBSE74L/ITzBm6bWRZdqFF1QRLzoLuz10Tzb&#10;YvNSmqxGf/1GEDwOM/MNM18GU4srta6yrGA0TEAQ51ZXXCj4+d4MPkE4j6yxtkwK7uRgueh25php&#10;e+MjXU++EBHCLkMFpfdNJqXLSzLohrYhjt7ZtgZ9lG0hdYu3CDe1TJNkIg1WHBdKbOirpPxy+jOR&#10;sr2Mflc23U/H8rFO0kPYnZugVL8XVjMQnoJ/h1/tnVbwAc8r8QbIx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JzPmwgAAANoAAAAPAAAAAAAAAAAAAAAAAJgCAABkcnMvZG93&#10;bnJldi54bWxQSwUGAAAAAAQABAD1AAAAhwMAAAAA&#10;" fillcolor="#c0504d" stroked="f">
                        <v:fill color2="#923633" rotate="t" focusposition=".5,.5" focussize="" focus="100%" type="gradientRadial"/>
                        <v:shadow on="t" color="#622423" offset="1pt"/>
                        <v:textbox>
                          <w:txbxContent>
                            <w:p w:rsidR="00B6267D" w:rsidRPr="00A65E1C" w:rsidRDefault="00B6267D" w:rsidP="00B6267D">
                              <w:pPr>
                                <w:ind w:left="-180" w:right="-197"/>
                                <w:jc w:val="center"/>
                                <w:rPr>
                                  <w:rFonts w:asciiTheme="minorHAnsi" w:hAnsiTheme="minorHAnsi" w:cstheme="minorHAnsi"/>
                                  <w:color w:val="FFFFFF" w:themeColor="background1"/>
                                  <w:sz w:val="21"/>
                                  <w:szCs w:val="21"/>
                                </w:rPr>
                              </w:pPr>
                            </w:p>
                            <w:p w:rsidR="00B6267D" w:rsidRPr="00A65E1C" w:rsidRDefault="00B6267D" w:rsidP="00B6267D">
                              <w:pPr>
                                <w:ind w:left="-180" w:right="-197"/>
                                <w:jc w:val="center"/>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Base Component</w:t>
                              </w:r>
                            </w:p>
                            <w:p w:rsidR="00B6267D" w:rsidRPr="00A65E1C" w:rsidRDefault="00B6267D" w:rsidP="00B6267D">
                              <w:pPr>
                                <w:ind w:left="-180" w:right="-197"/>
                                <w:jc w:val="center"/>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Login and Main GUI)</w:t>
                              </w:r>
                            </w:p>
                            <w:p w:rsidR="00B6267D" w:rsidRPr="00A65E1C" w:rsidRDefault="00B6267D" w:rsidP="00B6267D">
                              <w:pPr>
                                <w:ind w:left="-180" w:right="-396"/>
                                <w:rPr>
                                  <w:rFonts w:asciiTheme="minorHAnsi" w:hAnsiTheme="minorHAnsi" w:cstheme="minorHAnsi"/>
                                  <w:sz w:val="21"/>
                                  <w:szCs w:val="21"/>
                                </w:rPr>
                              </w:pPr>
                            </w:p>
                          </w:txbxContent>
                        </v:textbox>
                      </v:oval>
                      <v:oval id="Oval 40" o:spid="_x0000_s1057" style="position:absolute;left:6070;top:2845;width:1269;height:7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yX6MQA&#10;AADaAAAADwAAAGRycy9kb3ducmV2LnhtbESP3WrCQBSE7wu+w3IEb6RuolRK6ioiiCJW/L8+ZE+T&#10;YPZsyK4affpuQejlMDPfMKNJY0pxo9oVlhXEvQgEcWp1wZmC42H+/gnCeWSNpWVS8CAHk3HrbYSJ&#10;tnfe0W3vMxEg7BJUkHtfJVK6NCeDrmcr4uD92NqgD7LOpK7xHuCmlP0oGkqDBYeFHCua5ZRe9lej&#10;4Pl4bheD83xF60G3vzl/nw6zOFaq026mXyA8Nf4//GovtYIP+LsSboA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8l+jEAAAA2gAAAA8AAAAAAAAAAAAAAAAAmAIAAGRycy9k&#10;b3ducmV2LnhtbFBLBQYAAAAABAAEAPUAAACJAwAAAAA=&#10;" fillcolor="#c90" stroked="f">
                        <v:fill color2="#ff9" rotate="t" focusposition=".5,.5" focussize="" focus="100%" type="gradientRadial"/>
                        <v:textbox>
                          <w:txbxContent>
                            <w:p w:rsidR="00B6267D" w:rsidRPr="00A65E1C" w:rsidRDefault="00B6267D" w:rsidP="00B6267D">
                              <w:pPr>
                                <w:ind w:right="-17"/>
                                <w:jc w:val="center"/>
                                <w:rPr>
                                  <w:rFonts w:asciiTheme="minorHAnsi" w:hAnsiTheme="minorHAnsi" w:cstheme="minorHAnsi"/>
                                  <w:sz w:val="20"/>
                                </w:rPr>
                              </w:pPr>
                              <w:r w:rsidRPr="00F629C9">
                                <w:rPr>
                                  <w:rFonts w:asciiTheme="minorHAnsi" w:hAnsiTheme="minorHAnsi" w:cstheme="minorHAnsi"/>
                                  <w:sz w:val="18"/>
                                  <w:szCs w:val="19"/>
                                </w:rPr>
                                <w:t>Desig</w:t>
                              </w:r>
                              <w:r w:rsidRPr="00A65E1C">
                                <w:rPr>
                                  <w:rFonts w:asciiTheme="minorHAnsi" w:hAnsiTheme="minorHAnsi" w:cstheme="minorHAnsi"/>
                                  <w:sz w:val="20"/>
                                </w:rPr>
                                <w:t>n</w:t>
                              </w:r>
                            </w:p>
                            <w:p w:rsidR="00B6267D" w:rsidRPr="00A65E1C" w:rsidRDefault="00B6267D" w:rsidP="00B6267D">
                              <w:pPr>
                                <w:ind w:left="-180" w:right="-197"/>
                                <w:rPr>
                                  <w:rFonts w:asciiTheme="minorHAnsi" w:hAnsiTheme="minorHAnsi" w:cstheme="minorHAnsi"/>
                                  <w:sz w:val="20"/>
                                </w:rPr>
                              </w:pPr>
                            </w:p>
                          </w:txbxContent>
                        </v:textbox>
                      </v:oval>
                      <v:oval id="Oval 41" o:spid="_x0000_s1058" style="position:absolute;left:6894;top:4292;width:1504;height:6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Jn8YA&#10;AADaAAAADwAAAGRycy9kb3ducmV2LnhtbESP3WrCQBSE74W+w3IK3kiziYKU1FWKIC2lFX/aXB+y&#10;p0lo9mzIrkn06buC4OUwM98wi9VgatFR6yrLCpIoBkGcW11xoeD7uHl6BuE8ssbaMik4k4PV8mG0&#10;wFTbnvfUHXwhAoRdigpK75tUSpeXZNBFtiEO3q9tDfog20LqFvsAN7WcxvFcGqw4LJTY0Lqk/O9w&#10;Mgou58vubZZtPuhzNplus6+f4zpJlBo/Dq8vIDwN/h6+td+1gjlcr4QbIJ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4Jn8YAAADaAAAADwAAAAAAAAAAAAAAAACYAgAAZHJz&#10;L2Rvd25yZXYueG1sUEsFBgAAAAAEAAQA9QAAAIsDAAAAAA==&#10;" fillcolor="#c90" stroked="f">
                        <v:fill color2="#ff9" rotate="t" focusposition=".5,.5" focussize="" focus="100%" type="gradientRadial"/>
                        <v:textbox>
                          <w:txbxContent>
                            <w:p w:rsidR="00B6267D" w:rsidRPr="00F629C9" w:rsidRDefault="00B6267D" w:rsidP="00B6267D">
                              <w:pPr>
                                <w:ind w:right="-17"/>
                                <w:jc w:val="center"/>
                                <w:rPr>
                                  <w:rFonts w:asciiTheme="minorHAnsi" w:hAnsiTheme="minorHAnsi" w:cstheme="minorHAnsi"/>
                                  <w:sz w:val="18"/>
                                  <w:szCs w:val="20"/>
                                </w:rPr>
                              </w:pPr>
                              <w:r w:rsidRPr="00F629C9">
                                <w:rPr>
                                  <w:rFonts w:asciiTheme="minorHAnsi" w:hAnsiTheme="minorHAnsi" w:cstheme="minorHAnsi"/>
                                  <w:sz w:val="18"/>
                                  <w:szCs w:val="20"/>
                                </w:rPr>
                                <w:t>Develop</w:t>
                              </w:r>
                            </w:p>
                            <w:p w:rsidR="00B6267D" w:rsidRPr="00F629C9" w:rsidRDefault="00B6267D" w:rsidP="00B6267D">
                              <w:pPr>
                                <w:ind w:left="-180" w:right="-197"/>
                                <w:rPr>
                                  <w:rFonts w:asciiTheme="minorHAnsi" w:hAnsiTheme="minorHAnsi" w:cstheme="minorHAnsi"/>
                                  <w:sz w:val="18"/>
                                  <w:szCs w:val="20"/>
                                </w:rPr>
                              </w:pPr>
                            </w:p>
                          </w:txbxContent>
                        </v:textbox>
                      </v:oval>
                      <v:oval id="Oval 42" o:spid="_x0000_s1059" style="position:absolute;left:5053;top:4382;width:1269;height:6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4dsMA&#10;AADaAAAADwAAAGRycy9kb3ducmV2LnhtbERPTWvCQBC9C/6HZYReim5ioEiaVYogSqmljW3OQ3aa&#10;hGZnQ3Zror/ePRQ8Pt53thlNK87Uu8aygngRgSAurW64UvB12s1XIJxH1thaJgUXcrBZTycZptoO&#10;/Enn3FcihLBLUUHtfZdK6cqaDLqF7YgD92N7gz7AvpK6xyGEm1Yuo+hJGmw4NNTY0bam8jf/Mwqu&#10;l+vHPil2r/SWPC7fi+P3aRvHSj3MxpdnEJ5Gfxf/uw9aQdgaroQbIN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04dsMAAADaAAAADwAAAAAAAAAAAAAAAACYAgAAZHJzL2Rv&#10;d25yZXYueG1sUEsFBgAAAAAEAAQA9QAAAIgDAAAAAA==&#10;" fillcolor="#c90" stroked="f">
                        <v:fill color2="#ff9" rotate="t" focusposition=".5,.5" focussize="" focus="100%" type="gradientRadial"/>
                        <v:textbox>
                          <w:txbxContent>
                            <w:p w:rsidR="00B6267D" w:rsidRPr="00A65E1C" w:rsidRDefault="00B6267D" w:rsidP="00B6267D">
                              <w:pPr>
                                <w:ind w:right="-17"/>
                                <w:jc w:val="center"/>
                                <w:rPr>
                                  <w:rFonts w:asciiTheme="minorHAnsi" w:hAnsiTheme="minorHAnsi" w:cstheme="minorHAnsi"/>
                                  <w:sz w:val="20"/>
                                </w:rPr>
                              </w:pPr>
                              <w:r w:rsidRPr="00A65E1C">
                                <w:rPr>
                                  <w:rFonts w:asciiTheme="minorHAnsi" w:hAnsiTheme="minorHAnsi" w:cstheme="minorHAnsi"/>
                                  <w:sz w:val="20"/>
                                </w:rPr>
                                <w:t>Test</w:t>
                              </w:r>
                            </w:p>
                            <w:p w:rsidR="00B6267D" w:rsidRPr="00781327" w:rsidRDefault="00B6267D" w:rsidP="00B6267D">
                              <w:pPr>
                                <w:ind w:left="-180" w:right="-197"/>
                                <w:rPr>
                                  <w:rFonts w:asciiTheme="minorHAnsi" w:hAnsiTheme="minorHAnsi" w:cstheme="minorHAnsi"/>
                                </w:rPr>
                              </w:pPr>
                            </w:p>
                          </w:txbxContent>
                        </v:textbox>
                      </v:oval>
                      <v:shape id="AutoShape 43" o:spid="_x0000_s1060" type="#_x0000_t103" style="position:absolute;left:5052;top:2974;width:719;height:1320;rotation:-10081949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MbZr8A&#10;AADaAAAADwAAAGRycy9kb3ducmV2LnhtbESP3YrCMBCF7wXfIcyCd5qu0FW7piKC4JWw6gMMzdhm&#10;20xKE219eyMIXh7Oz8dZbwbbiDt13jhW8D1LQBAXThsuFVzO++kShA/IGhvHpOBBHjb5eLTGTLue&#10;/+h+CqWII+wzVFCF0GZS+qIii37mWuLoXV1nMUTZlVJ32Mdx28h5kvxIi4YjocKWdhUV9elmI2Tb&#10;9EdaGf+oF+mxv5nUuv9UqcnXsP0FEWgIn/C7fdAKVvC6Em+AzJ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jgxtmvwAAANoAAAAPAAAAAAAAAAAAAAAAAJgCAABkcnMvZG93bnJl&#10;di54bWxQSwUGAAAAAAQABAD1AAAAhAMAAAAA&#10;"/>
                      <v:shape id="AutoShape 44" o:spid="_x0000_s1061" type="#_x0000_t103" style="position:absolute;left:7739;top:3039;width:662;height:1381;rotation:-1830746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GrecUA&#10;AADbAAAADwAAAGRycy9kb3ducmV2LnhtbESPQW/CMAyF75P4D5GRuEwjBU1j6ggIISF22GGDHXb0&#10;GtNGNE5JUuj+/XyYtNuz/Pz5veV68K26UkwusIHZtABFXAXruDbwedw9PINKGdliG5gM/FCC9Wp0&#10;t8TShht/0PWQayUQTiUaaHLuSq1T1ZDHNA0dsexOIXrMMsZa24g3gftWz4viSXt0LB8a7GjbUHU+&#10;9F4o9zO3eeuP3+/1/vK1cG7R94/RmMl42LyAyjTkf/Pf9auV+JJeuogAv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Eat5xQAAANsAAAAPAAAAAAAAAAAAAAAAAJgCAABkcnMv&#10;ZG93bnJldi54bWxQSwUGAAAAAAQABAD1AAAAigMAAAAA&#10;"/>
                      <v:shape id="AutoShape 45" o:spid="_x0000_s1062" type="#_x0000_t103" style="position:absolute;left:6518;top:4290;width:355;height:190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bPScIA&#10;AADbAAAADwAAAGRycy9kb3ducmV2LnhtbESPQWuDQBCF74H8h2UCvSWrIS3BuooIKemtxkCuU3eq&#10;UndW3K2x/75bKPQ2w3vzvjdpvphBzDS53rKCeBeBIG6s7rlVcK1P2yMI55E1DpZJwTc5yLP1KsVE&#10;2ztXNF98K0IIuwQVdN6PiZSu6cig29mROGgfdjLowzq1Uk94D+FmkPsoepIGew6EDkcqO2o+L19G&#10;QVXcjtUjvhxe2/p9puWN+jLA1cNmKZ5BeFr8v/nv+qxD/Rh+fwkDyOw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Bs9JwgAAANsAAAAPAAAAAAAAAAAAAAAAAJgCAABkcnMvZG93&#10;bnJldi54bWxQSwUGAAAAAAQABAD1AAAAhwMAAAAA&#10;"/>
                    </v:group>
                  </w:pict>
                </mc:Fallback>
              </mc:AlternateContent>
            </w:r>
            <w:r w:rsidR="004C3A24">
              <w:rPr>
                <w:noProof/>
                <w:lang w:val="en-PH" w:eastAsia="en-PH"/>
              </w:rPr>
              <mc:AlternateContent>
                <mc:Choice Requires="wpg">
                  <w:drawing>
                    <wp:anchor distT="0" distB="0" distL="114300" distR="114300" simplePos="0" relativeHeight="251672576" behindDoc="0" locked="0" layoutInCell="1" allowOverlap="1" wp14:anchorId="021813CE" wp14:editId="70BC7F61">
                      <wp:simplePos x="0" y="0"/>
                      <wp:positionH relativeFrom="column">
                        <wp:posOffset>2307847</wp:posOffset>
                      </wp:positionH>
                      <wp:positionV relativeFrom="paragraph">
                        <wp:posOffset>3997794</wp:posOffset>
                      </wp:positionV>
                      <wp:extent cx="1152351" cy="795655"/>
                      <wp:effectExtent l="0" t="0" r="0" b="4445"/>
                      <wp:wrapNone/>
                      <wp:docPr id="32"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52351" cy="795655"/>
                                <a:chOff x="8621" y="8385"/>
                                <a:chExt cx="1412" cy="1253"/>
                              </a:xfrm>
                            </wpg:grpSpPr>
                            <wps:wsp>
                              <wps:cNvPr id="33" name="AutoShape 15"/>
                              <wps:cNvSpPr>
                                <a:spLocks noChangeArrowheads="1"/>
                              </wps:cNvSpPr>
                              <wps:spPr bwMode="auto">
                                <a:xfrm>
                                  <a:off x="8793" y="8385"/>
                                  <a:ext cx="948" cy="1253"/>
                                </a:xfrm>
                                <a:prstGeom prst="rightArrow">
                                  <a:avLst>
                                    <a:gd name="adj1" fmla="val 50000"/>
                                    <a:gd name="adj2" fmla="val 25000"/>
                                  </a:avLst>
                                </a:prstGeom>
                                <a:solidFill>
                                  <a:srgbClr val="00B0F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4" name="Rectangle 16"/>
                              <wps:cNvSpPr>
                                <a:spLocks noChangeArrowheads="1"/>
                              </wps:cNvSpPr>
                              <wps:spPr bwMode="auto">
                                <a:xfrm>
                                  <a:off x="8751" y="8672"/>
                                  <a:ext cx="495" cy="665"/>
                                </a:xfrm>
                                <a:prstGeom prst="rect">
                                  <a:avLst/>
                                </a:prstGeom>
                                <a:solidFill>
                                  <a:srgbClr val="FABF8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 name="Text Box 17"/>
                              <wps:cNvSpPr txBox="1">
                                <a:spLocks noChangeArrowheads="1"/>
                              </wps:cNvSpPr>
                              <wps:spPr bwMode="auto">
                                <a:xfrm>
                                  <a:off x="8621" y="8774"/>
                                  <a:ext cx="1412" cy="4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267D" w:rsidRPr="00122521" w:rsidRDefault="005855DB" w:rsidP="00B6267D">
                                    <w:pPr>
                                      <w:rPr>
                                        <w:rFonts w:asciiTheme="minorHAnsi" w:hAnsiTheme="minorHAnsi" w:cstheme="minorHAnsi"/>
                                        <w:b/>
                                      </w:rPr>
                                    </w:pPr>
                                    <w:r>
                                      <w:rPr>
                                        <w:rFonts w:asciiTheme="minorHAnsi" w:hAnsiTheme="minorHAnsi" w:cstheme="minorHAnsi"/>
                                        <w:b/>
                                      </w:rPr>
                                      <w:t xml:space="preserve">   </w:t>
                                    </w:r>
                                    <w:r w:rsidR="00B6267D" w:rsidRPr="00122521">
                                      <w:rPr>
                                        <w:rFonts w:asciiTheme="minorHAnsi" w:hAnsiTheme="minorHAnsi" w:cstheme="minorHAnsi"/>
                                        <w:b/>
                                      </w:rPr>
                                      <w:t>LAUNCH</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4" o:spid="_x0000_s1063" style="position:absolute;left:0;text-align:left;margin-left:181.7pt;margin-top:314.8pt;width:90.75pt;height:62.65pt;z-index:251672576" coordorigin="8621,8385" coordsize="1412,12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">
                      <v:shape id="AutoShape 15" o:spid="_x0000_s1064" type="#_x0000_t13" style="position:absolute;left:8793;top:8385;width:948;height:12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xDQgcEA&#10;AADbAAAADwAAAGRycy9kb3ducmV2LnhtbESPQYvCMBSE74L/ITxhL6LpriBLNYoKgrCIWBfPj+bZ&#10;BJuX0mS1+++NIHgcZuYbZr7sXC1u1AbrWcHnOANBXHptuVLwe9qOvkGEiKyx9kwK/inActHvzTHX&#10;/s5HuhWxEgnCIUcFJsYmlzKUhhyGsW+Ik3fxrcOYZFtJ3eI9wV0tv7JsKh1aTgsGG9oYKq/Fn1Ow&#10;t2E1PDP/uPV0H83mcKG1lUp9DLrVDESkLr7Dr/ZOK5hM4Pkl/QC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sQ0IHBAAAA2wAAAA8AAAAAAAAAAAAAAAAAmAIAAGRycy9kb3du&#10;cmV2LnhtbFBLBQYAAAAABAAEAPUAAACGAwAAAAA=&#10;" fillcolor="#00b0f0" stroked="f"/>
                      <v:rect id="Rectangle 16" o:spid="_x0000_s1065" style="position:absolute;left:8751;top:8672;width:495;height:6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7/TMQA&#10;AADbAAAADwAAAGRycy9kb3ducmV2LnhtbESPS2vDMBCE74X+B7GBXEojOy2hOFGMKYTk0kOdx3mx&#10;NraJtTKW/Eh+fVUo9DjMzDfMJp1MIwbqXG1ZQbyIQBAXVtdcKjgdd68fIJxH1thYJgV3cpBun582&#10;mGg78jcNuS9FgLBLUEHlfZtI6YqKDLqFbYmDd7WdQR9kV0rd4RjgppHLKFpJgzWHhQpb+qyouOW9&#10;UdA/OM4u+WV/HnP3RfyynPqjUWo+m7I1CE+T/w//tQ9awds7/H4JP0B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Eu/0zEAAAA2wAAAA8AAAAAAAAAAAAAAAAAmAIAAGRycy9k&#10;b3ducmV2LnhtbFBLBQYAAAAABAAEAPUAAACJAwAAAAA=&#10;" fillcolor="#fabf8f" stroked="f"/>
                      <v:shape id="Text Box 17" o:spid="_x0000_s1066" type="#_x0000_t202" style="position:absolute;left:8621;top:8774;width:1412;height:4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IqAcMA&#10;AADbAAAADwAAAGRycy9kb3ducmV2LnhtbESPQWvCQBSE74L/YXlCb7prrUVTV5FKoSfFVAVvj+wz&#10;Cc2+DdmtSf+9Kwgeh5n5hlmsOluJKzW+dKxhPFIgiDNnSs41HH6+hjMQPiAbrByThn/ysFr2ewtM&#10;jGt5T9c05CJC2CeooQihTqT0WUEW/cjVxNG7uMZiiLLJpWmwjXBbyVel3qXFkuNCgTV9FpT9pn9W&#10;w3F7OZ/e1C7f2Gnduk5JtnOp9cugW3+ACNSFZ/jR/jYaJl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IqAcMAAADbAAAADwAAAAAAAAAAAAAAAACYAgAAZHJzL2Rv&#10;d25yZXYueG1sUEsFBgAAAAAEAAQA9QAAAIgDAAAAAA==&#10;" filled="f" stroked="f">
                        <v:textbox>
                          <w:txbxContent>
                            <w:p w:rsidR="00B6267D" w:rsidRPr="00122521" w:rsidRDefault="005855DB" w:rsidP="00B6267D">
                              <w:pPr>
                                <w:rPr>
                                  <w:rFonts w:asciiTheme="minorHAnsi" w:hAnsiTheme="minorHAnsi" w:cstheme="minorHAnsi"/>
                                  <w:b/>
                                </w:rPr>
                              </w:pPr>
                              <w:r>
                                <w:rPr>
                                  <w:rFonts w:asciiTheme="minorHAnsi" w:hAnsiTheme="minorHAnsi" w:cstheme="minorHAnsi"/>
                                  <w:b/>
                                </w:rPr>
                                <w:t xml:space="preserve">   </w:t>
                              </w:r>
                              <w:r w:rsidR="00B6267D" w:rsidRPr="00122521">
                                <w:rPr>
                                  <w:rFonts w:asciiTheme="minorHAnsi" w:hAnsiTheme="minorHAnsi" w:cstheme="minorHAnsi"/>
                                  <w:b/>
                                </w:rPr>
                                <w:t>LAUNCH</w:t>
                              </w:r>
                            </w:p>
                          </w:txbxContent>
                        </v:textbox>
                      </v:shape>
                    </v:group>
                  </w:pict>
                </mc:Fallback>
              </mc:AlternateContent>
            </w:r>
            <w:r w:rsidR="004C3A24">
              <w:rPr>
                <w:noProof/>
                <w:lang w:val="en-PH" w:eastAsia="en-PH"/>
              </w:rPr>
              <mc:AlternateContent>
                <mc:Choice Requires="wps">
                  <w:drawing>
                    <wp:anchor distT="0" distB="0" distL="114300" distR="114300" simplePos="0" relativeHeight="251670528" behindDoc="0" locked="0" layoutInCell="1" allowOverlap="1" wp14:anchorId="0A6F9944" wp14:editId="765774D4">
                      <wp:simplePos x="0" y="0"/>
                      <wp:positionH relativeFrom="column">
                        <wp:posOffset>2012315</wp:posOffset>
                      </wp:positionH>
                      <wp:positionV relativeFrom="paragraph">
                        <wp:posOffset>3045460</wp:posOffset>
                      </wp:positionV>
                      <wp:extent cx="655320" cy="257810"/>
                      <wp:effectExtent l="2540" t="0" r="0" b="1905"/>
                      <wp:wrapNone/>
                      <wp:docPr id="31"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320" cy="2578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267D" w:rsidRPr="00DD14CC" w:rsidRDefault="00B6267D" w:rsidP="00B6267D">
                                  <w:pPr>
                                    <w:rPr>
                                      <w:rFonts w:asciiTheme="minorHAnsi" w:hAnsiTheme="minorHAnsi" w:cstheme="minorHAnsi"/>
                                      <w:b/>
                                      <w:sz w:val="20"/>
                                    </w:rPr>
                                  </w:pPr>
                                  <w:r>
                                    <w:rPr>
                                      <w:rFonts w:asciiTheme="minorHAnsi" w:hAnsiTheme="minorHAnsi" w:cstheme="minorHAnsi"/>
                                      <w:b/>
                                      <w:sz w:val="20"/>
                                    </w:rPr>
                                    <w:t>RELEA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67" type="#_x0000_t202" style="position:absolute;left:0;text-align:left;margin-left:158.45pt;margin-top:239.8pt;width:51.6pt;height:20.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" filled="f" stroked="f">
                      <v:textbox>
                        <w:txbxContent>
                          <w:p w:rsidR="00B6267D" w:rsidRPr="00DD14CC" w:rsidRDefault="00B6267D" w:rsidP="00B6267D">
                            <w:pPr>
                              <w:rPr>
                                <w:rFonts w:asciiTheme="minorHAnsi" w:hAnsiTheme="minorHAnsi" w:cstheme="minorHAnsi"/>
                                <w:b/>
                                <w:sz w:val="20"/>
                              </w:rPr>
                            </w:pPr>
                            <w:r>
                              <w:rPr>
                                <w:rFonts w:asciiTheme="minorHAnsi" w:hAnsiTheme="minorHAnsi" w:cstheme="minorHAnsi"/>
                                <w:b/>
                                <w:sz w:val="20"/>
                              </w:rPr>
                              <w:t>RELEASE</w:t>
                            </w:r>
                          </w:p>
                        </w:txbxContent>
                      </v:textbox>
                    </v:shape>
                  </w:pict>
                </mc:Fallback>
              </mc:AlternateContent>
            </w:r>
            <w:r w:rsidR="004C3A24">
              <w:rPr>
                <w:noProof/>
                <w:lang w:val="en-PH" w:eastAsia="en-PH"/>
              </w:rPr>
              <mc:AlternateContent>
                <mc:Choice Requires="wps">
                  <w:drawing>
                    <wp:anchor distT="0" distB="0" distL="114300" distR="114300" simplePos="0" relativeHeight="251669504" behindDoc="0" locked="0" layoutInCell="1" allowOverlap="1" wp14:anchorId="1429F2E3" wp14:editId="2857AA56">
                      <wp:simplePos x="0" y="0"/>
                      <wp:positionH relativeFrom="column">
                        <wp:posOffset>2289175</wp:posOffset>
                      </wp:positionH>
                      <wp:positionV relativeFrom="paragraph">
                        <wp:posOffset>2857500</wp:posOffset>
                      </wp:positionV>
                      <wp:extent cx="420370" cy="822960"/>
                      <wp:effectExtent l="22225" t="9525" r="14605" b="0"/>
                      <wp:wrapNone/>
                      <wp:docPr id="30" name="AutoShap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0370" cy="822960"/>
                              </a:xfrm>
                              <a:prstGeom prst="curvedLeftArrow">
                                <a:avLst>
                                  <a:gd name="adj1" fmla="val 19767"/>
                                  <a:gd name="adj2" fmla="val 63145"/>
                                  <a:gd name="adj3" fmla="val 6021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9" o:spid="_x0000_s1026" type="#_x0000_t103" style="position:absolute;margin-left:180.25pt;margin-top:225pt;width:33.1pt;height:6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" adj="14633,19207,13006"/>
                  </w:pict>
                </mc:Fallback>
              </mc:AlternateContent>
            </w:r>
            <w:r w:rsidR="004C3A24">
              <w:rPr>
                <w:b/>
                <w:noProof/>
                <w:sz w:val="32"/>
                <w:lang w:val="en-PH" w:eastAsia="en-PH"/>
              </w:rPr>
              <mc:AlternateContent>
                <mc:Choice Requires="wps">
                  <w:drawing>
                    <wp:anchor distT="0" distB="0" distL="114300" distR="114300" simplePos="0" relativeHeight="251659264" behindDoc="0" locked="0" layoutInCell="1" allowOverlap="1" wp14:anchorId="60A4F14E" wp14:editId="32CA330D">
                      <wp:simplePos x="0" y="0"/>
                      <wp:positionH relativeFrom="column">
                        <wp:posOffset>2011045</wp:posOffset>
                      </wp:positionH>
                      <wp:positionV relativeFrom="paragraph">
                        <wp:posOffset>1670050</wp:posOffset>
                      </wp:positionV>
                      <wp:extent cx="655320" cy="257810"/>
                      <wp:effectExtent l="1270" t="3175" r="635" b="0"/>
                      <wp:wrapNone/>
                      <wp:docPr id="21"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320" cy="2578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267D" w:rsidRPr="00DD14CC" w:rsidRDefault="00B6267D">
                                  <w:pPr>
                                    <w:rPr>
                                      <w:rFonts w:asciiTheme="minorHAnsi" w:hAnsiTheme="minorHAnsi" w:cstheme="minorHAnsi"/>
                                      <w:b/>
                                      <w:sz w:val="20"/>
                                    </w:rPr>
                                  </w:pPr>
                                  <w:r>
                                    <w:rPr>
                                      <w:rFonts w:asciiTheme="minorHAnsi" w:hAnsiTheme="minorHAnsi" w:cstheme="minorHAnsi"/>
                                      <w:b/>
                                      <w:sz w:val="20"/>
                                    </w:rPr>
                                    <w:t>RELEA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 o:spid="_x0000_s1068" type="#_x0000_t202" style="position:absolute;left:0;text-align:left;margin-left:158.35pt;margin-top:131.5pt;width:51.6pt;height:20.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" filled="f" stroked="f">
                      <v:textbox>
                        <w:txbxContent>
                          <w:p w:rsidR="00B6267D" w:rsidRPr="00DD14CC" w:rsidRDefault="00B6267D">
                            <w:pPr>
                              <w:rPr>
                                <w:rFonts w:asciiTheme="minorHAnsi" w:hAnsiTheme="minorHAnsi" w:cstheme="minorHAnsi"/>
                                <w:b/>
                                <w:sz w:val="20"/>
                              </w:rPr>
                            </w:pPr>
                            <w:r>
                              <w:rPr>
                                <w:rFonts w:asciiTheme="minorHAnsi" w:hAnsiTheme="minorHAnsi" w:cstheme="minorHAnsi"/>
                                <w:b/>
                                <w:sz w:val="20"/>
                              </w:rPr>
                              <w:t>RELEASE</w:t>
                            </w:r>
                          </w:p>
                        </w:txbxContent>
                      </v:textbox>
                    </v:shape>
                  </w:pict>
                </mc:Fallback>
              </mc:AlternateContent>
            </w:r>
            <w:r w:rsidR="004C3A24">
              <w:rPr>
                <w:b/>
                <w:noProof/>
                <w:sz w:val="32"/>
                <w:lang w:val="en-PH" w:eastAsia="en-PH"/>
              </w:rPr>
              <mc:AlternateContent>
                <mc:Choice Requires="wps">
                  <w:drawing>
                    <wp:anchor distT="0" distB="0" distL="114300" distR="114300" simplePos="0" relativeHeight="251658240" behindDoc="0" locked="0" layoutInCell="1" allowOverlap="1" wp14:anchorId="12153AEA" wp14:editId="5381D788">
                      <wp:simplePos x="0" y="0"/>
                      <wp:positionH relativeFrom="column">
                        <wp:posOffset>2287905</wp:posOffset>
                      </wp:positionH>
                      <wp:positionV relativeFrom="paragraph">
                        <wp:posOffset>1482090</wp:posOffset>
                      </wp:positionV>
                      <wp:extent cx="420370" cy="822960"/>
                      <wp:effectExtent l="20955" t="5715" r="6350" b="0"/>
                      <wp:wrapNone/>
                      <wp:docPr id="20" name="AutoShap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0370" cy="822960"/>
                              </a:xfrm>
                              <a:prstGeom prst="curvedLeftArrow">
                                <a:avLst>
                                  <a:gd name="adj1" fmla="val 19767"/>
                                  <a:gd name="adj2" fmla="val 63145"/>
                                  <a:gd name="adj3" fmla="val 6021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29" o:spid="_x0000_s1026" type="#_x0000_t103" style="position:absolute;margin-left:180.15pt;margin-top:116.7pt;width:33.1pt;height:64.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" adj="14633,19207,13006"/>
                  </w:pict>
                </mc:Fallback>
              </mc:AlternateContent>
            </w:r>
            <w:r w:rsidR="004B54A0" w:rsidRPr="009E0230">
              <w:rPr>
                <w:rFonts w:asciiTheme="minorHAnsi" w:hAnsiTheme="minorHAnsi" w:cstheme="minorHAnsi"/>
                <w:b/>
                <w:sz w:val="32"/>
              </w:rPr>
              <w:t>PROCESS</w:t>
            </w:r>
            <w:r w:rsidR="004B54A0">
              <w:rPr>
                <w:rFonts w:asciiTheme="minorHAnsi" w:hAnsiTheme="minorHAnsi" w:cstheme="minorHAnsi"/>
                <w:b/>
                <w:sz w:val="32"/>
              </w:rPr>
              <w:t xml:space="preserve"> (Agile Method)</w:t>
            </w:r>
          </w:p>
        </w:tc>
        <w:tc>
          <w:tcPr>
            <w:tcW w:w="270" w:type="dxa"/>
            <w:tcBorders>
              <w:left w:val="single" w:sz="4" w:space="0" w:color="auto"/>
              <w:right w:val="single" w:sz="4" w:space="0" w:color="auto"/>
            </w:tcBorders>
            <w:shd w:val="clear" w:color="auto" w:fill="auto"/>
          </w:tcPr>
          <w:p w:rsidR="00B6267D" w:rsidRPr="00781327" w:rsidRDefault="00B6267D" w:rsidP="00B6267D">
            <w:pPr>
              <w:spacing w:line="480" w:lineRule="auto"/>
              <w:jc w:val="both"/>
              <w:rPr>
                <w:rFonts w:asciiTheme="minorHAnsi" w:hAnsiTheme="minorHAnsi" w:cstheme="minorHAnsi"/>
              </w:rPr>
            </w:pPr>
          </w:p>
        </w:tc>
        <w:tc>
          <w:tcPr>
            <w:tcW w:w="1260" w:type="dxa"/>
            <w:tcBorders>
              <w:top w:val="single" w:sz="4" w:space="0" w:color="auto"/>
              <w:left w:val="single" w:sz="4" w:space="0" w:color="auto"/>
              <w:bottom w:val="single" w:sz="4" w:space="0" w:color="auto"/>
              <w:right w:val="single" w:sz="4" w:space="0" w:color="auto"/>
            </w:tcBorders>
            <w:shd w:val="clear" w:color="auto" w:fill="FABF8F" w:themeFill="accent6" w:themeFillTint="99"/>
          </w:tcPr>
          <w:p w:rsidR="00B6267D" w:rsidRDefault="004C3A24" w:rsidP="00EE3DDF">
            <w:pPr>
              <w:spacing w:line="480" w:lineRule="auto"/>
              <w:rPr>
                <w:rFonts w:asciiTheme="minorHAnsi" w:hAnsiTheme="minorHAnsi" w:cstheme="minorHAnsi"/>
                <w:b/>
                <w:sz w:val="28"/>
              </w:rPr>
            </w:pPr>
            <w:r>
              <w:rPr>
                <w:noProof/>
                <w:lang w:val="en-PH" w:eastAsia="en-PH"/>
              </w:rPr>
              <mc:AlternateContent>
                <mc:Choice Requires="wps">
                  <w:drawing>
                    <wp:anchor distT="0" distB="0" distL="114300" distR="114300" simplePos="0" relativeHeight="251671552" behindDoc="0" locked="0" layoutInCell="1" allowOverlap="1" wp14:anchorId="4BAEB76B" wp14:editId="08BF7398">
                      <wp:simplePos x="0" y="0"/>
                      <wp:positionH relativeFrom="column">
                        <wp:posOffset>102870</wp:posOffset>
                      </wp:positionH>
                      <wp:positionV relativeFrom="paragraph">
                        <wp:posOffset>269240</wp:posOffset>
                      </wp:positionV>
                      <wp:extent cx="519430" cy="4613910"/>
                      <wp:effectExtent l="7620" t="12065" r="6350" b="12700"/>
                      <wp:wrapNone/>
                      <wp:docPr id="2"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430" cy="4613910"/>
                              </a:xfrm>
                              <a:prstGeom prst="rect">
                                <a:avLst/>
                              </a:prstGeom>
                              <a:solidFill>
                                <a:srgbClr val="FFFFFF"/>
                              </a:solidFill>
                              <a:ln w="9525">
                                <a:solidFill>
                                  <a:srgbClr val="000000"/>
                                </a:solidFill>
                                <a:miter lim="800000"/>
                                <a:headEnd/>
                                <a:tailEnd/>
                              </a:ln>
                            </wps:spPr>
                            <wps:txbx>
                              <w:txbxContent>
                                <w:p w:rsidR="00B6267D" w:rsidRPr="00122521" w:rsidRDefault="00B6267D">
                                  <w:pPr>
                                    <w:rPr>
                                      <w:rFonts w:asciiTheme="minorHAnsi" w:hAnsiTheme="minorHAnsi" w:cstheme="minorHAnsi"/>
                                      <w:sz w:val="32"/>
                                    </w:rPr>
                                  </w:pPr>
                                  <w:r w:rsidRPr="00122521">
                                    <w:rPr>
                                      <w:rFonts w:asciiTheme="minorHAnsi" w:hAnsiTheme="minorHAnsi" w:cstheme="minorHAnsi"/>
                                      <w:sz w:val="32"/>
                                    </w:rPr>
                                    <w:t>CRYPTOGRAPHIC INSTANT MESSAGING SYSTEM (CIM)</w:t>
                                  </w:r>
                                </w:p>
                              </w:txbxContent>
                            </wps:txbx>
                            <wps:bodyPr rot="0" vert="vert"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6" o:spid="_x0000_s1069" type="#_x0000_t202" style="position:absolute;margin-left:8.1pt;margin-top:21.2pt;width:40.9pt;height:363.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">
                      <v:textbox style="layout-flow:vertical">
                        <w:txbxContent>
                          <w:p w:rsidR="00B6267D" w:rsidRPr="00122521" w:rsidRDefault="00B6267D">
                            <w:pPr>
                              <w:rPr>
                                <w:rFonts w:asciiTheme="minorHAnsi" w:hAnsiTheme="minorHAnsi" w:cstheme="minorHAnsi"/>
                                <w:sz w:val="32"/>
                              </w:rPr>
                            </w:pPr>
                            <w:r w:rsidRPr="00122521">
                              <w:rPr>
                                <w:rFonts w:asciiTheme="minorHAnsi" w:hAnsiTheme="minorHAnsi" w:cstheme="minorHAnsi"/>
                                <w:sz w:val="32"/>
                              </w:rPr>
                              <w:t>CRYPTOGRAPHIC INSTANT MESSAGING SYSTEM (CIM)</w:t>
                            </w:r>
                          </w:p>
                        </w:txbxContent>
                      </v:textbox>
                    </v:shape>
                  </w:pict>
                </mc:Fallback>
              </mc:AlternateContent>
            </w:r>
            <w:r w:rsidR="004B54A0" w:rsidRPr="009E0230">
              <w:rPr>
                <w:rFonts w:asciiTheme="minorHAnsi" w:hAnsiTheme="minorHAnsi" w:cstheme="minorHAnsi"/>
                <w:b/>
                <w:sz w:val="28"/>
              </w:rPr>
              <w:t>OUTPUT</w:t>
            </w:r>
          </w:p>
          <w:p w:rsidR="00B6267D" w:rsidRPr="009E0230" w:rsidRDefault="00B6267D" w:rsidP="00B6267D">
            <w:pPr>
              <w:spacing w:line="480" w:lineRule="auto"/>
              <w:jc w:val="center"/>
              <w:rPr>
                <w:rFonts w:asciiTheme="minorHAnsi" w:hAnsiTheme="minorHAnsi" w:cstheme="minorHAnsi"/>
                <w:b/>
              </w:rPr>
            </w:pPr>
          </w:p>
        </w:tc>
      </w:tr>
    </w:tbl>
    <w:p w:rsidR="00B6267D" w:rsidRDefault="004B54A0" w:rsidP="00B6267D">
      <w:pPr>
        <w:spacing w:line="480" w:lineRule="auto"/>
        <w:jc w:val="both"/>
      </w:pPr>
      <w:r>
        <w:rPr>
          <w:noProof/>
          <w:lang w:val="en-PH" w:eastAsia="en-PH"/>
        </w:rPr>
        <w:drawing>
          <wp:anchor distT="0" distB="0" distL="114300" distR="114300" simplePos="0" relativeHeight="251661312" behindDoc="0" locked="0" layoutInCell="1" allowOverlap="1" wp14:anchorId="5C0BAADF" wp14:editId="46A7245F">
            <wp:simplePos x="0" y="0"/>
            <wp:positionH relativeFrom="column">
              <wp:posOffset>4657779</wp:posOffset>
            </wp:positionH>
            <wp:positionV relativeFrom="paragraph">
              <wp:posOffset>4279</wp:posOffset>
            </wp:positionV>
            <wp:extent cx="930499" cy="477079"/>
            <wp:effectExtent l="0" t="0" r="3175" b="0"/>
            <wp:wrapNone/>
            <wp:docPr id="7" name="Picture 7" descr="C:\Users\Nelson\Downloads\strelka-vniz.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52931" name="Picture 7" descr="C:\Users\Nelson\Downloads\strelka-vniz.jpeg"/>
                    <pic:cNvPicPr>
                      <a:picLocks noChangeAspect="1" noChangeArrowheads="1"/>
                    </pic:cNvPicPr>
                  </pic:nvPicPr>
                  <pic:blipFill>
                    <a:blip r:embed="rId9" cstate="print"/>
                    <a:srcRect l="9768" t="13785" r="10822" b="15421"/>
                    <a:stretch>
                      <a:fillRect/>
                    </a:stretch>
                  </pic:blipFill>
                  <pic:spPr bwMode="auto">
                    <a:xfrm>
                      <a:off x="0" y="0"/>
                      <a:ext cx="930497" cy="477078"/>
                    </a:xfrm>
                    <a:prstGeom prst="rect">
                      <a:avLst/>
                    </a:prstGeom>
                    <a:noFill/>
                    <a:ln w="9525">
                      <a:noFill/>
                      <a:miter lim="800000"/>
                      <a:headEnd/>
                      <a:tailEnd/>
                    </a:ln>
                  </pic:spPr>
                </pic:pic>
              </a:graphicData>
            </a:graphic>
            <wp14:sizeRelH relativeFrom="margin">
              <wp14:pctWidth>0</wp14:pctWidth>
            </wp14:sizeRelH>
          </wp:anchor>
        </w:drawing>
      </w:r>
      <w:r w:rsidR="004C3A24">
        <w:rPr>
          <w:noProof/>
          <w:lang w:val="en-PH" w:eastAsia="en-PH"/>
        </w:rPr>
        <mc:AlternateContent>
          <mc:Choice Requires="wps">
            <w:drawing>
              <wp:anchor distT="0" distB="0" distL="114300" distR="114300" simplePos="0" relativeHeight="251660288" behindDoc="0" locked="0" layoutInCell="1" allowOverlap="1" wp14:anchorId="152B37EA" wp14:editId="360CD8F6">
                <wp:simplePos x="0" y="0"/>
                <wp:positionH relativeFrom="column">
                  <wp:posOffset>1804035</wp:posOffset>
                </wp:positionH>
                <wp:positionV relativeFrom="paragraph">
                  <wp:posOffset>64135</wp:posOffset>
                </wp:positionV>
                <wp:extent cx="2804160" cy="422910"/>
                <wp:effectExtent l="0" t="0" r="15240" b="15240"/>
                <wp:wrapNone/>
                <wp:docPr id="1"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4160" cy="422910"/>
                        </a:xfrm>
                        <a:prstGeom prst="rect">
                          <a:avLst/>
                        </a:prstGeom>
                        <a:solidFill>
                          <a:srgbClr val="00B0F0"/>
                        </a:solidFill>
                        <a:ln w="9525">
                          <a:solidFill>
                            <a:srgbClr val="000000"/>
                          </a:solidFill>
                          <a:miter lim="800000"/>
                          <a:headEnd/>
                          <a:tailEnd/>
                        </a:ln>
                        <a:extLst/>
                      </wps:spPr>
                      <wps:txbx>
                        <w:txbxContent>
                          <w:p w:rsidR="00B6267D" w:rsidRPr="006D5081" w:rsidRDefault="00B6267D" w:rsidP="00B6267D">
                            <w:pPr>
                              <w:spacing w:before="100"/>
                              <w:jc w:val="center"/>
                              <w:rPr>
                                <w:rFonts w:asciiTheme="minorHAnsi" w:hAnsiTheme="minorHAnsi" w:cstheme="minorHAnsi"/>
                                <w:b/>
                                <w:sz w:val="28"/>
                              </w:rPr>
                            </w:pPr>
                            <w:r w:rsidRPr="006D5081">
                              <w:rPr>
                                <w:rFonts w:asciiTheme="minorHAnsi" w:hAnsiTheme="minorHAnsi" w:cstheme="minorHAnsi"/>
                                <w:b/>
                                <w:sz w:val="28"/>
                              </w:rPr>
                              <w:t>EVALUATION</w:t>
                            </w:r>
                            <w:r>
                              <w:rPr>
                                <w:rFonts w:asciiTheme="minorHAnsi" w:hAnsiTheme="minorHAnsi" w:cstheme="minorHAnsi"/>
                                <w:b/>
                                <w:sz w:val="28"/>
                              </w:rPr>
                              <w:t xml:space="preserve"> (ISO 250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 o:spid="_x0000_s1070" type="#_x0000_t202" style="position:absolute;left:0;text-align:left;margin-left:142.05pt;margin-top:5.05pt;width:220.8pt;height:33.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" fillcolor="#00b0f0">
                <v:textbox>
                  <w:txbxContent>
                    <w:p w:rsidR="00B6267D" w:rsidRPr="006D5081" w:rsidRDefault="00B6267D" w:rsidP="00B6267D">
                      <w:pPr>
                        <w:spacing w:before="100"/>
                        <w:jc w:val="center"/>
                        <w:rPr>
                          <w:rFonts w:asciiTheme="minorHAnsi" w:hAnsiTheme="minorHAnsi" w:cstheme="minorHAnsi"/>
                          <w:b/>
                          <w:sz w:val="28"/>
                        </w:rPr>
                      </w:pPr>
                      <w:r w:rsidRPr="006D5081">
                        <w:rPr>
                          <w:rFonts w:asciiTheme="minorHAnsi" w:hAnsiTheme="minorHAnsi" w:cstheme="minorHAnsi"/>
                          <w:b/>
                          <w:sz w:val="28"/>
                        </w:rPr>
                        <w:t>EVALUATION</w:t>
                      </w:r>
                      <w:r>
                        <w:rPr>
                          <w:rFonts w:asciiTheme="minorHAnsi" w:hAnsiTheme="minorHAnsi" w:cstheme="minorHAnsi"/>
                          <w:b/>
                          <w:sz w:val="28"/>
                        </w:rPr>
                        <w:t xml:space="preserve"> (ISO 25010)</w:t>
                      </w:r>
                    </w:p>
                  </w:txbxContent>
                </v:textbox>
              </v:shape>
            </w:pict>
          </mc:Fallback>
        </mc:AlternateContent>
      </w:r>
    </w:p>
    <w:p w:rsidR="00B6267D" w:rsidRDefault="00B6267D" w:rsidP="00B6267D">
      <w:pPr>
        <w:spacing w:line="480" w:lineRule="auto"/>
        <w:jc w:val="both"/>
      </w:pPr>
    </w:p>
    <w:p w:rsidR="00B6267D" w:rsidRPr="004D3683" w:rsidRDefault="004B54A0" w:rsidP="00B6267D">
      <w:pPr>
        <w:pStyle w:val="Default"/>
        <w:jc w:val="center"/>
        <w:rPr>
          <w:b/>
          <w:sz w:val="28"/>
        </w:rPr>
      </w:pPr>
      <w:proofErr w:type="gramStart"/>
      <w:r>
        <w:rPr>
          <w:b/>
          <w:bCs/>
          <w:i/>
          <w:iCs/>
          <w:szCs w:val="23"/>
        </w:rPr>
        <w:t>Figure 1</w:t>
      </w:r>
      <w:r w:rsidRPr="004D3683">
        <w:rPr>
          <w:b/>
          <w:bCs/>
          <w:i/>
          <w:iCs/>
          <w:szCs w:val="23"/>
        </w:rPr>
        <w:t>.</w:t>
      </w:r>
      <w:proofErr w:type="gramEnd"/>
      <w:r w:rsidRPr="004D3683">
        <w:rPr>
          <w:b/>
          <w:bCs/>
          <w:i/>
          <w:iCs/>
          <w:szCs w:val="23"/>
        </w:rPr>
        <w:t xml:space="preserve"> </w:t>
      </w:r>
      <w:r w:rsidRPr="004D3683">
        <w:rPr>
          <w:szCs w:val="23"/>
        </w:rPr>
        <w:t xml:space="preserve">Conceptual Model </w:t>
      </w:r>
      <w:r w:rsidR="00FD2940">
        <w:rPr>
          <w:szCs w:val="23"/>
        </w:rPr>
        <w:t>of</w:t>
      </w:r>
      <w:r w:rsidRPr="004D3683">
        <w:rPr>
          <w:szCs w:val="23"/>
        </w:rPr>
        <w:t xml:space="preserve"> the </w:t>
      </w:r>
      <w:r>
        <w:rPr>
          <w:szCs w:val="23"/>
        </w:rPr>
        <w:t>CIM System</w:t>
      </w:r>
    </w:p>
    <w:p w:rsidR="00B6267D" w:rsidRDefault="00B6267D" w:rsidP="00B6267D">
      <w:pPr>
        <w:spacing w:line="480" w:lineRule="auto"/>
        <w:jc w:val="both"/>
      </w:pPr>
    </w:p>
    <w:p w:rsidR="00357A0F" w:rsidRDefault="004B54A0" w:rsidP="00B6267D">
      <w:pPr>
        <w:spacing w:line="480" w:lineRule="auto"/>
        <w:jc w:val="both"/>
      </w:pPr>
      <w:r>
        <w:lastRenderedPageBreak/>
        <w:tab/>
      </w:r>
      <w:r w:rsidR="0088456C">
        <w:t>Figure 1 from the previous page</w:t>
      </w:r>
      <w:r>
        <w:t xml:space="preserve"> shows the conceptual model that visualizes the processes involved in order to </w:t>
      </w:r>
      <w:r w:rsidR="009131AB">
        <w:t>develop</w:t>
      </w:r>
      <w:r>
        <w:t xml:space="preserve"> the CIM System. Hardware, software, and knowledge requirement, including the system specifications, shall be the input that guides and fuels the</w:t>
      </w:r>
      <w:r w:rsidR="009131AB">
        <w:t xml:space="preserve"> entire processes. </w:t>
      </w:r>
    </w:p>
    <w:p w:rsidR="009876B8" w:rsidRDefault="00357A0F" w:rsidP="00B6267D">
      <w:pPr>
        <w:spacing w:line="480" w:lineRule="auto"/>
        <w:jc w:val="both"/>
      </w:pPr>
      <w:r>
        <w:tab/>
      </w:r>
      <w:r w:rsidR="009131AB">
        <w:t>Planning should be an</w:t>
      </w:r>
      <w:r w:rsidR="009876B8">
        <w:t xml:space="preserve"> interrelated activity between i</w:t>
      </w:r>
      <w:r w:rsidR="009131AB">
        <w:t>nput</w:t>
      </w:r>
      <w:r w:rsidR="009876B8">
        <w:t xml:space="preserve"> phase and p</w:t>
      </w:r>
      <w:r w:rsidR="009131AB">
        <w:t>rocess</w:t>
      </w:r>
      <w:r w:rsidR="009876B8">
        <w:t xml:space="preserve"> phase</w:t>
      </w:r>
      <w:r w:rsidR="004B54A0">
        <w:t xml:space="preserve"> to identify the necessary requirements needed for the </w:t>
      </w:r>
      <w:r w:rsidR="009131AB">
        <w:t>successful completion of every module</w:t>
      </w:r>
      <w:r w:rsidR="004B54A0">
        <w:t>.</w:t>
      </w:r>
      <w:r w:rsidR="009131AB">
        <w:t xml:space="preserve"> </w:t>
      </w:r>
      <w:r>
        <w:t>This is done to address the issue of n</w:t>
      </w:r>
      <w:r w:rsidR="009131AB">
        <w:t>eed</w:t>
      </w:r>
      <w:r>
        <w:t>ing</w:t>
      </w:r>
      <w:r w:rsidR="009131AB">
        <w:t xml:space="preserve"> to acquire additional software</w:t>
      </w:r>
      <w:r>
        <w:t xml:space="preserve"> or libraries that emerged only during the actual coding. </w:t>
      </w:r>
    </w:p>
    <w:p w:rsidR="009876B8" w:rsidRDefault="00357A0F" w:rsidP="009876B8">
      <w:pPr>
        <w:spacing w:line="480" w:lineRule="auto"/>
        <w:ind w:firstLine="720"/>
        <w:jc w:val="both"/>
      </w:pPr>
      <w:r>
        <w:t>In the Process phase, A</w:t>
      </w:r>
      <w:r w:rsidR="004B54A0">
        <w:t>gile methodology</w:t>
      </w:r>
      <w:r>
        <w:t xml:space="preserve"> shall be adopted</w:t>
      </w:r>
      <w:r w:rsidR="004B54A0">
        <w:t xml:space="preserve"> </w:t>
      </w:r>
      <w:r>
        <w:t xml:space="preserve">for the coding of </w:t>
      </w:r>
      <w:r w:rsidR="004B54A0">
        <w:t xml:space="preserve">the software so that one component can be released or launched even without the other unfinished components making it ideal for evolutionary or continuously improved software. </w:t>
      </w:r>
      <w:r w:rsidR="004B54A0" w:rsidRPr="00965273">
        <w:rPr>
          <w:b/>
        </w:rPr>
        <w:t xml:space="preserve">Agile </w:t>
      </w:r>
      <w:r w:rsidR="004B54A0">
        <w:t xml:space="preserve">refers to an effective software development technique that is time-boxed and iterative. </w:t>
      </w:r>
      <w:r w:rsidR="004B54A0" w:rsidRPr="007F1D9F">
        <w:t xml:space="preserve">It works by breaking </w:t>
      </w:r>
      <w:r w:rsidR="004B54A0">
        <w:t xml:space="preserve">the </w:t>
      </w:r>
      <w:r w:rsidR="004B54A0" w:rsidRPr="007F1D9F">
        <w:t xml:space="preserve">project </w:t>
      </w:r>
      <w:r w:rsidR="004B54A0">
        <w:t>into components of functionalities</w:t>
      </w:r>
      <w:r w:rsidR="004B54A0" w:rsidRPr="007F1D9F">
        <w:t>, prioritizing them, and then continuously delivering them in cycles called iterations.</w:t>
      </w:r>
      <w:r w:rsidR="004B54A0">
        <w:t xml:space="preserve"> The entire system shall be divided into three (3) components – the base, data transfer, and encryption. Data transfer component begins its development process upon release of the base component.  </w:t>
      </w:r>
    </w:p>
    <w:p w:rsidR="00B6267D" w:rsidRDefault="009876B8" w:rsidP="002E5B8B">
      <w:pPr>
        <w:spacing w:line="480" w:lineRule="auto"/>
        <w:ind w:firstLine="720"/>
        <w:jc w:val="both"/>
      </w:pPr>
      <w:r>
        <w:t>Similar with the planning activity, launching or d</w:t>
      </w:r>
      <w:r w:rsidR="004B54A0">
        <w:t>eployment</w:t>
      </w:r>
      <w:r>
        <w:t xml:space="preserve"> of the entire system</w:t>
      </w:r>
      <w:r w:rsidR="004B54A0">
        <w:t xml:space="preserve"> shall be </w:t>
      </w:r>
      <w:r>
        <w:t>an interrelated activity between process phase and output phase.</w:t>
      </w:r>
      <w:r w:rsidR="004B54A0">
        <w:t xml:space="preserve"> </w:t>
      </w:r>
      <w:r>
        <w:t xml:space="preserve">This is to allow immediate debugging </w:t>
      </w:r>
      <w:r w:rsidR="004F5D8F">
        <w:t>on the errors that</w:t>
      </w:r>
      <w:r>
        <w:t xml:space="preserve"> </w:t>
      </w:r>
      <w:r w:rsidR="004F5D8F">
        <w:t>triggered</w:t>
      </w:r>
      <w:r>
        <w:t xml:space="preserve"> during the deployment</w:t>
      </w:r>
      <w:r w:rsidR="004B54A0">
        <w:t>.</w:t>
      </w:r>
      <w:r>
        <w:t xml:space="preserve"> Evaluation is done after the operational testing of the CIM.</w:t>
      </w:r>
      <w:r w:rsidR="005855DB">
        <w:t xml:space="preserve"> Modification of the system can still be done after the evaluation to satisfy the requirements of the end users.</w:t>
      </w:r>
      <w:r w:rsidR="004B54A0">
        <w:tab/>
      </w:r>
    </w:p>
    <w:p w:rsidR="00FD2940" w:rsidRDefault="00FD2940" w:rsidP="00B6267D">
      <w:pPr>
        <w:rPr>
          <w:b/>
        </w:rPr>
      </w:pPr>
    </w:p>
    <w:p w:rsidR="00FD2940" w:rsidRDefault="00FD2940" w:rsidP="00B6267D">
      <w:pPr>
        <w:rPr>
          <w:b/>
        </w:rPr>
      </w:pPr>
    </w:p>
    <w:p w:rsidR="00B6267D" w:rsidRDefault="004B54A0" w:rsidP="00B6267D">
      <w:pPr>
        <w:rPr>
          <w:b/>
        </w:rPr>
      </w:pPr>
      <w:r w:rsidRPr="00925040">
        <w:rPr>
          <w:b/>
        </w:rPr>
        <w:lastRenderedPageBreak/>
        <w:t>Operational Definition of Terms</w:t>
      </w:r>
    </w:p>
    <w:p w:rsidR="00B6267D" w:rsidRPr="00925040" w:rsidRDefault="00B6267D" w:rsidP="00B6267D">
      <w:pPr>
        <w:rPr>
          <w:b/>
        </w:rPr>
      </w:pPr>
    </w:p>
    <w:p w:rsidR="00B6267D" w:rsidRPr="00980A99" w:rsidRDefault="00B6267D" w:rsidP="00B6267D">
      <w:pPr>
        <w:rPr>
          <w:rFonts w:ascii="Arial Narrow" w:hAnsi="Arial Narrow"/>
        </w:rPr>
      </w:pPr>
    </w:p>
    <w:p w:rsidR="00B6267D" w:rsidRDefault="004B54A0" w:rsidP="00B6267D">
      <w:pPr>
        <w:spacing w:line="480" w:lineRule="auto"/>
        <w:ind w:firstLine="720"/>
        <w:jc w:val="both"/>
      </w:pPr>
      <w:r>
        <w:t xml:space="preserve">This section provides the definition of terms which are observable, identifiable and repeatable. </w:t>
      </w:r>
    </w:p>
    <w:p w:rsidR="00B6267D" w:rsidRDefault="004B54A0" w:rsidP="00B6267D">
      <w:pPr>
        <w:spacing w:line="480" w:lineRule="auto"/>
        <w:jc w:val="both"/>
        <w:rPr>
          <w:szCs w:val="23"/>
        </w:rPr>
      </w:pPr>
      <w:r w:rsidRPr="004D3683">
        <w:rPr>
          <w:szCs w:val="23"/>
        </w:rPr>
        <w:t>The following terms are defined operationally to better understand the project study:</w:t>
      </w:r>
    </w:p>
    <w:p w:rsidR="00C56CAE" w:rsidRPr="004C1E75" w:rsidRDefault="00C56CAE" w:rsidP="00C56CAE">
      <w:pPr>
        <w:pStyle w:val="ListParagraph"/>
        <w:spacing w:line="480" w:lineRule="auto"/>
        <w:ind w:left="0" w:firstLine="720"/>
        <w:jc w:val="both"/>
      </w:pPr>
      <w:r>
        <w:rPr>
          <w:b/>
        </w:rPr>
        <w:t>A</w:t>
      </w:r>
      <w:r w:rsidR="004C1E75">
        <w:rPr>
          <w:b/>
        </w:rPr>
        <w:t>P</w:t>
      </w:r>
      <w:r>
        <w:rPr>
          <w:b/>
        </w:rPr>
        <w:t>I</w:t>
      </w:r>
      <w:r w:rsidR="004C1E75">
        <w:rPr>
          <w:b/>
        </w:rPr>
        <w:t xml:space="preserve"> </w:t>
      </w:r>
      <w:r w:rsidR="004C1E75">
        <w:t>or Application Programming interface is a set of methods or subroutine definitions that allow communication among various components.</w:t>
      </w:r>
    </w:p>
    <w:p w:rsidR="004C1E75" w:rsidRPr="004C1E75" w:rsidRDefault="004C1E75" w:rsidP="004C1E75">
      <w:pPr>
        <w:pStyle w:val="ListParagraph"/>
        <w:spacing w:line="480" w:lineRule="auto"/>
        <w:ind w:left="0" w:firstLine="720"/>
        <w:jc w:val="both"/>
      </w:pPr>
      <w:r>
        <w:rPr>
          <w:b/>
        </w:rPr>
        <w:t xml:space="preserve">ARP Spoofing </w:t>
      </w:r>
      <w:r>
        <w:t>or Address Resolution Protocol spoofing is a technique used by an attacker to send a spoofed address to the ARP table of every device in a local area network</w:t>
      </w:r>
      <w:r w:rsidR="009C68AD">
        <w:t>. It reroutes all transmission from the victim computer to the attacker</w:t>
      </w:r>
      <w:r>
        <w:t>.</w:t>
      </w:r>
    </w:p>
    <w:p w:rsidR="00C56CAE" w:rsidRPr="00792258" w:rsidRDefault="00C56CAE" w:rsidP="00C56CAE">
      <w:pPr>
        <w:pStyle w:val="ListParagraph"/>
        <w:spacing w:line="480" w:lineRule="auto"/>
        <w:ind w:left="0" w:firstLine="720"/>
        <w:jc w:val="both"/>
      </w:pPr>
      <w:r>
        <w:rPr>
          <w:b/>
        </w:rPr>
        <w:t>Asymmetric Encryption</w:t>
      </w:r>
      <w:r w:rsidR="00792258">
        <w:rPr>
          <w:b/>
        </w:rPr>
        <w:t xml:space="preserve"> </w:t>
      </w:r>
      <w:r w:rsidR="00C72511" w:rsidRPr="00C72511">
        <w:t>is</w:t>
      </w:r>
      <w:r w:rsidR="00C72511">
        <w:rPr>
          <w:b/>
        </w:rPr>
        <w:t xml:space="preserve"> </w:t>
      </w:r>
      <w:r w:rsidR="00792258">
        <w:t xml:space="preserve">also known as Public Key Cryptography which uses two (2) keys to encrypt a plain text. A public key is made available to anyone who wants to use it while the private key is kept </w:t>
      </w:r>
      <w:r w:rsidR="00C72511">
        <w:t xml:space="preserve">a </w:t>
      </w:r>
      <w:r w:rsidR="00792258">
        <w:t xml:space="preserve">secret to the owner. </w:t>
      </w:r>
    </w:p>
    <w:p w:rsidR="00C56CAE" w:rsidRPr="00792258" w:rsidRDefault="00C56CAE" w:rsidP="00C56CAE">
      <w:pPr>
        <w:pStyle w:val="ListParagraph"/>
        <w:spacing w:line="480" w:lineRule="auto"/>
        <w:ind w:left="0" w:firstLine="720"/>
        <w:jc w:val="both"/>
      </w:pPr>
      <w:r>
        <w:rPr>
          <w:b/>
        </w:rPr>
        <w:t>Close</w:t>
      </w:r>
      <w:r w:rsidR="00971D58">
        <w:rPr>
          <w:b/>
        </w:rPr>
        <w:t>d</w:t>
      </w:r>
      <w:r>
        <w:rPr>
          <w:b/>
        </w:rPr>
        <w:t xml:space="preserve"> Source</w:t>
      </w:r>
      <w:r w:rsidR="00792258">
        <w:t xml:space="preserve"> </w:t>
      </w:r>
      <w:r w:rsidR="00971D58">
        <w:t>refers to</w:t>
      </w:r>
      <w:r w:rsidR="00792258">
        <w:t xml:space="preserve"> </w:t>
      </w:r>
      <w:r w:rsidR="00C14A51">
        <w:t>proprietary</w:t>
      </w:r>
      <w:r w:rsidR="00792258">
        <w:t xml:space="preserve"> software whose source code is not shared with the public for anyone to look at.</w:t>
      </w:r>
    </w:p>
    <w:p w:rsidR="00B6267D" w:rsidRPr="00965273" w:rsidRDefault="004B54A0" w:rsidP="00B6267D">
      <w:pPr>
        <w:pStyle w:val="ListParagraph"/>
        <w:spacing w:line="480" w:lineRule="auto"/>
        <w:ind w:left="0" w:firstLine="720"/>
        <w:jc w:val="both"/>
        <w:rPr>
          <w:b/>
        </w:rPr>
      </w:pPr>
      <w:r w:rsidRPr="00965273">
        <w:rPr>
          <w:b/>
        </w:rPr>
        <w:t xml:space="preserve">Command and Control </w:t>
      </w:r>
      <w:r>
        <w:t>refer</w:t>
      </w:r>
      <w:r w:rsidRPr="008237FF">
        <w:t xml:space="preserve"> </w:t>
      </w:r>
      <w:r>
        <w:t xml:space="preserve">to </w:t>
      </w:r>
      <w:r w:rsidRPr="008237FF">
        <w:t xml:space="preserve">the exercise of the authority </w:t>
      </w:r>
      <w:r>
        <w:t>of a</w:t>
      </w:r>
      <w:r w:rsidRPr="008237FF">
        <w:t xml:space="preserve"> designated officer</w:t>
      </w:r>
      <w:r>
        <w:t xml:space="preserve"> </w:t>
      </w:r>
      <w:r w:rsidRPr="008237FF">
        <w:t xml:space="preserve">over </w:t>
      </w:r>
      <w:r>
        <w:t>a group of personnel under his/her command</w:t>
      </w:r>
      <w:r w:rsidRPr="008237FF">
        <w:t xml:space="preserve"> in the accomplishment of </w:t>
      </w:r>
      <w:r>
        <w:t>task or mission.</w:t>
      </w:r>
    </w:p>
    <w:p w:rsidR="00B6267D" w:rsidRPr="00A823D7" w:rsidRDefault="004B54A0" w:rsidP="00B6267D">
      <w:pPr>
        <w:pStyle w:val="ListParagraph"/>
        <w:spacing w:line="480" w:lineRule="auto"/>
        <w:ind w:left="0" w:firstLine="720"/>
        <w:jc w:val="both"/>
        <w:rPr>
          <w:b/>
        </w:rPr>
      </w:pPr>
      <w:r>
        <w:rPr>
          <w:b/>
        </w:rPr>
        <w:t xml:space="preserve">Cryptography </w:t>
      </w:r>
      <w:r>
        <w:t xml:space="preserve">refers to the practice or study of techniques which mathematically scrambles the plain message into a form unreadable to any person except for the intended recipient. </w:t>
      </w:r>
    </w:p>
    <w:p w:rsidR="00B6267D" w:rsidRDefault="004B54A0" w:rsidP="00B6267D">
      <w:pPr>
        <w:pStyle w:val="ListParagraph"/>
        <w:spacing w:line="480" w:lineRule="auto"/>
        <w:ind w:left="0" w:firstLine="720"/>
        <w:jc w:val="both"/>
      </w:pPr>
      <w:r w:rsidRPr="00F20D08">
        <w:rPr>
          <w:b/>
        </w:rPr>
        <w:t xml:space="preserve">Internet Protocol (IP) </w:t>
      </w:r>
      <w:r>
        <w:t xml:space="preserve">refers to the dominant communication protocol used by </w:t>
      </w:r>
      <w:r w:rsidR="00A13290">
        <w:t>a Local Area Network, Wide Area Network, or the Internet</w:t>
      </w:r>
      <w:r>
        <w:t>.</w:t>
      </w:r>
    </w:p>
    <w:p w:rsidR="00EA6835" w:rsidRPr="00EA6835" w:rsidRDefault="00EA6835" w:rsidP="00B6267D">
      <w:pPr>
        <w:pStyle w:val="ListParagraph"/>
        <w:spacing w:line="480" w:lineRule="auto"/>
        <w:ind w:left="0" w:firstLine="720"/>
        <w:jc w:val="both"/>
      </w:pPr>
      <w:r w:rsidRPr="00EA6835">
        <w:rPr>
          <w:b/>
        </w:rPr>
        <w:lastRenderedPageBreak/>
        <w:t>Libraries</w:t>
      </w:r>
      <w:r>
        <w:rPr>
          <w:b/>
        </w:rPr>
        <w:t xml:space="preserve"> </w:t>
      </w:r>
      <w:r>
        <w:t>or Dynamic Link Libraries (DLL) are Microsoft implementation of modules or subroutines (similar to API) that can be shared or reuse across multiple applications.</w:t>
      </w:r>
    </w:p>
    <w:p w:rsidR="004C1E75" w:rsidRDefault="004C1E75" w:rsidP="004C1E75">
      <w:pPr>
        <w:pStyle w:val="ListParagraph"/>
        <w:spacing w:line="480" w:lineRule="auto"/>
        <w:ind w:left="0" w:firstLine="720"/>
        <w:jc w:val="both"/>
      </w:pPr>
      <w:r>
        <w:rPr>
          <w:b/>
        </w:rPr>
        <w:t>MAC Flooding</w:t>
      </w:r>
      <w:r w:rsidR="00B5161E">
        <w:rPr>
          <w:b/>
        </w:rPr>
        <w:t xml:space="preserve"> </w:t>
      </w:r>
      <w:r w:rsidR="00B5161E">
        <w:t xml:space="preserve">or Media Access Control flooding is a technique employed to compromise the security of network switches by flooding the MAC table causing it to broadcast the data out to all ports. </w:t>
      </w:r>
    </w:p>
    <w:p w:rsidR="00DC59CC" w:rsidRPr="00B5161E" w:rsidRDefault="00DC59CC" w:rsidP="00DC59CC">
      <w:pPr>
        <w:pStyle w:val="ListParagraph"/>
        <w:spacing w:line="480" w:lineRule="auto"/>
        <w:ind w:left="0" w:firstLine="720"/>
        <w:jc w:val="both"/>
      </w:pPr>
      <w:r>
        <w:rPr>
          <w:b/>
        </w:rPr>
        <w:t xml:space="preserve">MD5 Hash Value </w:t>
      </w:r>
      <w:r>
        <w:t xml:space="preserve">or Message Digest Fifth version is a one-way cryptographic hash function with 512 bit block size. </w:t>
      </w:r>
      <w:r w:rsidRPr="00DC59CC">
        <w:t>It is a</w:t>
      </w:r>
      <w:r>
        <w:t>n</w:t>
      </w:r>
      <w:r w:rsidRPr="00DC59CC">
        <w:t xml:space="preserve"> </w:t>
      </w:r>
      <w:r>
        <w:t xml:space="preserve">encryption </w:t>
      </w:r>
      <w:r w:rsidRPr="00DC59CC">
        <w:t xml:space="preserve">algorithm that maps data to a bit string of a fixed size </w:t>
      </w:r>
      <w:r>
        <w:t>called a hash</w:t>
      </w:r>
      <w:r w:rsidRPr="00DC59CC">
        <w:t xml:space="preserve"> and is designed to be </w:t>
      </w:r>
      <w:r>
        <w:t>irreversible.</w:t>
      </w:r>
    </w:p>
    <w:p w:rsidR="004C1E75" w:rsidRDefault="004C1E75" w:rsidP="00B6267D">
      <w:pPr>
        <w:pStyle w:val="ListParagraph"/>
        <w:spacing w:line="480" w:lineRule="auto"/>
        <w:ind w:left="0" w:firstLine="720"/>
        <w:jc w:val="both"/>
      </w:pPr>
      <w:r>
        <w:rPr>
          <w:b/>
        </w:rPr>
        <w:t>Man-in-the-middle attack</w:t>
      </w:r>
      <w:r w:rsidR="00C14A51">
        <w:rPr>
          <w:b/>
        </w:rPr>
        <w:t xml:space="preserve"> </w:t>
      </w:r>
      <w:r w:rsidR="00C14A51">
        <w:t>is an attack wherein the hacker resides in between two communicating parties in an attempt to sniff, relay, or alter the transmission of data.</w:t>
      </w:r>
    </w:p>
    <w:p w:rsidR="00C56CAE" w:rsidRPr="00C14A51" w:rsidRDefault="00C56CAE" w:rsidP="00C56CAE">
      <w:pPr>
        <w:pStyle w:val="ListParagraph"/>
        <w:spacing w:line="480" w:lineRule="auto"/>
        <w:ind w:left="0" w:firstLine="720"/>
        <w:jc w:val="both"/>
      </w:pPr>
      <w:r>
        <w:rPr>
          <w:b/>
        </w:rPr>
        <w:t>NET Framework</w:t>
      </w:r>
      <w:r w:rsidR="00C14A51">
        <w:rPr>
          <w:b/>
        </w:rPr>
        <w:t xml:space="preserve"> </w:t>
      </w:r>
      <w:r w:rsidR="00C14A51">
        <w:t>is a Microsoft model</w:t>
      </w:r>
      <w:r w:rsidR="008013D3">
        <w:t xml:space="preserve"> or structure of interrelated class libraries which provides interoperability across several programming languages. It allows reuse or sharing of libraries </w:t>
      </w:r>
      <w:r w:rsidR="006B6078">
        <w:t>among</w:t>
      </w:r>
      <w:r w:rsidR="008013D3">
        <w:t xml:space="preserve"> different windows applications.</w:t>
      </w:r>
    </w:p>
    <w:p w:rsidR="00C56CAE" w:rsidRPr="008013D3" w:rsidRDefault="00C56CAE" w:rsidP="00C56CAE">
      <w:pPr>
        <w:pStyle w:val="ListParagraph"/>
        <w:spacing w:line="480" w:lineRule="auto"/>
        <w:ind w:left="0" w:firstLine="720"/>
        <w:jc w:val="both"/>
      </w:pPr>
      <w:r>
        <w:rPr>
          <w:b/>
        </w:rPr>
        <w:t>Open Source</w:t>
      </w:r>
      <w:r w:rsidR="008013D3">
        <w:rPr>
          <w:b/>
        </w:rPr>
        <w:t xml:space="preserve"> </w:t>
      </w:r>
      <w:r w:rsidR="008013D3">
        <w:t>refers to a type of software in which the source code is released under a general public license. This license grants other</w:t>
      </w:r>
      <w:r w:rsidR="00083BE4">
        <w:t xml:space="preserve"> users to study, modify,</w:t>
      </w:r>
      <w:r w:rsidR="008013D3">
        <w:t xml:space="preserve"> and redistribute the software to anyone </w:t>
      </w:r>
      <w:r w:rsidR="00971D58">
        <w:t xml:space="preserve">and </w:t>
      </w:r>
      <w:r w:rsidR="008013D3">
        <w:t>for any purpose.</w:t>
      </w:r>
    </w:p>
    <w:p w:rsidR="00B6267D" w:rsidRDefault="004B54A0" w:rsidP="00B6267D">
      <w:pPr>
        <w:pStyle w:val="ListParagraph"/>
        <w:spacing w:line="480" w:lineRule="auto"/>
        <w:ind w:left="0" w:firstLine="720"/>
        <w:jc w:val="both"/>
      </w:pPr>
      <w:r>
        <w:rPr>
          <w:b/>
        </w:rPr>
        <w:t xml:space="preserve">Packet </w:t>
      </w:r>
      <w:r>
        <w:t xml:space="preserve">refers to the </w:t>
      </w:r>
      <w:r w:rsidR="006B6078">
        <w:t xml:space="preserve">chunk or </w:t>
      </w:r>
      <w:r>
        <w:t>unit of data that is routed over a TCP/IP network or the Internet.</w:t>
      </w:r>
    </w:p>
    <w:p w:rsidR="004C1E75" w:rsidRPr="00971D58" w:rsidRDefault="004C1E75" w:rsidP="004C1E75">
      <w:pPr>
        <w:pStyle w:val="ListParagraph"/>
        <w:spacing w:line="480" w:lineRule="auto"/>
        <w:ind w:left="0" w:firstLine="720"/>
        <w:jc w:val="both"/>
      </w:pPr>
      <w:r>
        <w:rPr>
          <w:b/>
        </w:rPr>
        <w:t>Session Hijacking</w:t>
      </w:r>
      <w:r w:rsidR="00971D58">
        <w:rPr>
          <w:b/>
        </w:rPr>
        <w:t xml:space="preserve"> </w:t>
      </w:r>
      <w:r w:rsidR="00083BE4" w:rsidRPr="00083BE4">
        <w:t>a</w:t>
      </w:r>
      <w:r w:rsidR="00083BE4">
        <w:t>.</w:t>
      </w:r>
      <w:r w:rsidR="00083BE4" w:rsidRPr="00083BE4">
        <w:t>k</w:t>
      </w:r>
      <w:r w:rsidR="00083BE4">
        <w:t>.</w:t>
      </w:r>
      <w:r w:rsidR="00083BE4" w:rsidRPr="00083BE4">
        <w:t>a</w:t>
      </w:r>
      <w:r w:rsidR="00083BE4">
        <w:t>.</w:t>
      </w:r>
      <w:r w:rsidR="00971D58">
        <w:t xml:space="preserve"> cookie hijacking is a technique used by exploiting a valid network session in order to gain unauthorized access to network services or computer systems.</w:t>
      </w:r>
    </w:p>
    <w:p w:rsidR="00B6267D" w:rsidRPr="00A1261A" w:rsidRDefault="004B54A0" w:rsidP="00B6267D">
      <w:pPr>
        <w:pStyle w:val="ListParagraph"/>
        <w:spacing w:line="480" w:lineRule="auto"/>
        <w:ind w:left="0" w:firstLine="720"/>
        <w:jc w:val="both"/>
        <w:rPr>
          <w:b/>
        </w:rPr>
      </w:pPr>
      <w:r>
        <w:rPr>
          <w:b/>
        </w:rPr>
        <w:lastRenderedPageBreak/>
        <w:t xml:space="preserve">Socket </w:t>
      </w:r>
      <w:r>
        <w:t>refers to the network stream or channel which allows transmission of packets between hosts in a network.</w:t>
      </w:r>
    </w:p>
    <w:p w:rsidR="00B6267D" w:rsidRDefault="004B54A0" w:rsidP="00B6267D">
      <w:pPr>
        <w:pStyle w:val="ListParagraph"/>
        <w:spacing w:line="480" w:lineRule="auto"/>
        <w:ind w:left="0" w:firstLine="720"/>
        <w:jc w:val="both"/>
      </w:pPr>
      <w:r>
        <w:rPr>
          <w:b/>
        </w:rPr>
        <w:t xml:space="preserve">Socket Programming </w:t>
      </w:r>
      <w:r>
        <w:t>refers to computer programming practices which deal with socket communication between nodes or hosts in a TCP/IP based network.</w:t>
      </w:r>
    </w:p>
    <w:p w:rsidR="00C56CAE" w:rsidRPr="00971D58" w:rsidRDefault="00C56CAE" w:rsidP="00C56CAE">
      <w:pPr>
        <w:pStyle w:val="ListParagraph"/>
        <w:spacing w:line="480" w:lineRule="auto"/>
        <w:ind w:left="0" w:firstLine="720"/>
        <w:jc w:val="both"/>
      </w:pPr>
      <w:r>
        <w:rPr>
          <w:b/>
        </w:rPr>
        <w:t>Software Developers Kit (SDK)</w:t>
      </w:r>
      <w:r w:rsidR="00971D58">
        <w:rPr>
          <w:b/>
        </w:rPr>
        <w:t xml:space="preserve"> </w:t>
      </w:r>
      <w:r w:rsidR="006B6078" w:rsidRPr="006B6078">
        <w:t>is</w:t>
      </w:r>
      <w:r w:rsidR="006B6078">
        <w:rPr>
          <w:b/>
        </w:rPr>
        <w:t xml:space="preserve"> </w:t>
      </w:r>
      <w:r w:rsidR="00971D58">
        <w:t>a set of software development tools</w:t>
      </w:r>
      <w:r w:rsidR="00EA6835">
        <w:t>, API, libraries, and documentation</w:t>
      </w:r>
      <w:r w:rsidR="00971D58">
        <w:t xml:space="preserve"> to enrich an application with specific functionalities</w:t>
      </w:r>
      <w:r w:rsidR="00EA6835">
        <w:t xml:space="preserve"> and for </w:t>
      </w:r>
      <w:r w:rsidR="00083BE4">
        <w:t xml:space="preserve">a </w:t>
      </w:r>
      <w:r w:rsidR="00EA6835">
        <w:t>specific platform</w:t>
      </w:r>
      <w:r w:rsidR="00971D58">
        <w:t xml:space="preserve"> that </w:t>
      </w:r>
      <w:r w:rsidR="00083BE4">
        <w:t>is</w:t>
      </w:r>
      <w:r w:rsidR="00971D58">
        <w:t xml:space="preserve"> deemed complex t</w:t>
      </w:r>
      <w:r w:rsidR="00EA6835">
        <w:t xml:space="preserve">o develop. </w:t>
      </w:r>
      <w:r w:rsidR="00F1033D">
        <w:t>It reduces the amount of time solving programming problems</w:t>
      </w:r>
      <w:r w:rsidR="00224EF6">
        <w:t>.</w:t>
      </w:r>
    </w:p>
    <w:p w:rsidR="004C1E75" w:rsidRPr="00792258" w:rsidRDefault="004C1E75" w:rsidP="004C1E75">
      <w:pPr>
        <w:pStyle w:val="ListParagraph"/>
        <w:spacing w:line="480" w:lineRule="auto"/>
        <w:ind w:left="0" w:firstLine="720"/>
        <w:jc w:val="both"/>
      </w:pPr>
      <w:r>
        <w:rPr>
          <w:b/>
        </w:rPr>
        <w:t>Symmetric Encryption</w:t>
      </w:r>
      <w:r w:rsidR="00792258">
        <w:rPr>
          <w:b/>
        </w:rPr>
        <w:t xml:space="preserve"> </w:t>
      </w:r>
      <w:r w:rsidR="00792258">
        <w:t>is the simples</w:t>
      </w:r>
      <w:r w:rsidR="00F1033D">
        <w:t>t</w:t>
      </w:r>
      <w:r w:rsidR="00792258">
        <w:t xml:space="preserve"> method of encryption which involves only one key to encipher and decipher a message.</w:t>
      </w:r>
    </w:p>
    <w:p w:rsidR="00B6267D" w:rsidRPr="008237FF" w:rsidRDefault="004B54A0" w:rsidP="00B6267D">
      <w:pPr>
        <w:pStyle w:val="ListParagraph"/>
        <w:spacing w:line="480" w:lineRule="auto"/>
        <w:ind w:left="0" w:firstLine="720"/>
        <w:jc w:val="both"/>
        <w:rPr>
          <w:b/>
        </w:rPr>
      </w:pPr>
      <w:r>
        <w:rPr>
          <w:b/>
        </w:rPr>
        <w:t xml:space="preserve">Transmission Control Protocol (TCP) </w:t>
      </w:r>
      <w:r>
        <w:t>is one of the main protocols which complement the Internet Protocol (IP) in handling the packets over the internet. It provides reliable, connection-oriented, error-checked, and ordered delivery of data between hosts.</w:t>
      </w:r>
    </w:p>
    <w:p w:rsidR="00B6267D" w:rsidRDefault="004B54A0" w:rsidP="00B6267D">
      <w:pPr>
        <w:pStyle w:val="ListParagraph"/>
        <w:spacing w:line="480" w:lineRule="auto"/>
        <w:ind w:left="0" w:firstLine="720"/>
        <w:jc w:val="both"/>
      </w:pPr>
      <w:r>
        <w:rPr>
          <w:b/>
        </w:rPr>
        <w:t xml:space="preserve">User Datagram Protocol (UDP) </w:t>
      </w:r>
      <w:r>
        <w:t xml:space="preserve">is one of the core member protocols which complement the Internet Protocol (IP) in handling the packets over the internet. UDP is connectionless and unreliable but transmits faster than TCP.  </w:t>
      </w:r>
    </w:p>
    <w:p w:rsidR="00C56CAE" w:rsidRDefault="00C56CAE" w:rsidP="00B6267D">
      <w:pPr>
        <w:pStyle w:val="ListParagraph"/>
        <w:spacing w:line="480" w:lineRule="auto"/>
        <w:ind w:left="0" w:firstLine="720"/>
        <w:jc w:val="both"/>
        <w:rPr>
          <w:b/>
        </w:rPr>
      </w:pPr>
      <w:r w:rsidRPr="00C56CAE">
        <w:rPr>
          <w:b/>
        </w:rPr>
        <w:t>VOIP</w:t>
      </w:r>
      <w:r w:rsidR="00F1033D">
        <w:rPr>
          <w:b/>
        </w:rPr>
        <w:t xml:space="preserve"> </w:t>
      </w:r>
      <w:r w:rsidR="00F1033D">
        <w:t xml:space="preserve">or </w:t>
      </w:r>
      <w:r w:rsidR="009C68AD">
        <w:t>Voice over</w:t>
      </w:r>
      <w:r w:rsidR="00F1033D">
        <w:t xml:space="preserve"> Internet Protocol is a hardware or software technology that allows voice communication over a TCP/IP Network or the Internet.</w:t>
      </w:r>
    </w:p>
    <w:p w:rsidR="0031015D" w:rsidRPr="008237FF" w:rsidRDefault="00C56CAE" w:rsidP="009C68AD">
      <w:pPr>
        <w:pStyle w:val="ListParagraph"/>
        <w:spacing w:line="480" w:lineRule="auto"/>
        <w:ind w:left="0" w:firstLine="720"/>
        <w:jc w:val="both"/>
        <w:rPr>
          <w:b/>
        </w:rPr>
      </w:pPr>
      <w:r w:rsidRPr="00C56CAE">
        <w:rPr>
          <w:b/>
        </w:rPr>
        <w:t>Vulnerability Assessment and Penetration Testing (VAPT)</w:t>
      </w:r>
      <w:r w:rsidR="00F1033D">
        <w:rPr>
          <w:b/>
        </w:rPr>
        <w:t xml:space="preserve"> </w:t>
      </w:r>
      <w:r w:rsidR="00F1033D">
        <w:t xml:space="preserve">is a systematic way of finding vulnerabilities of an application, computers, or network. It </w:t>
      </w:r>
      <w:r w:rsidR="009C68AD">
        <w:t>involves</w:t>
      </w:r>
      <w:r w:rsidR="00083BE4">
        <w:t xml:space="preserve"> the</w:t>
      </w:r>
      <w:r w:rsidR="009C68AD">
        <w:t xml:space="preserve"> employment of intrusive techniques in order to bring the flaws to </w:t>
      </w:r>
      <w:r w:rsidR="00083BE4">
        <w:t xml:space="preserve">the </w:t>
      </w:r>
      <w:r w:rsidR="009C68AD">
        <w:t>surface with the intent to repair those.</w:t>
      </w:r>
    </w:p>
    <w:sectPr w:rsidR="0031015D" w:rsidRPr="008237FF" w:rsidSect="00A32493">
      <w:headerReference w:type="default" r:id="rId10"/>
      <w:pgSz w:w="12240" w:h="15840"/>
      <w:pgMar w:top="1440" w:right="1440" w:bottom="1440" w:left="2160" w:header="720" w:footer="720" w:gutter="0"/>
      <w:pgNumType w:start="6"/>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6616" w:rsidRDefault="00F46616" w:rsidP="009B2271">
      <w:r>
        <w:separator/>
      </w:r>
    </w:p>
  </w:endnote>
  <w:endnote w:type="continuationSeparator" w:id="0">
    <w:p w:rsidR="00F46616" w:rsidRDefault="00F46616" w:rsidP="009B22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6616" w:rsidRDefault="00F46616" w:rsidP="009B2271">
      <w:r>
        <w:separator/>
      </w:r>
    </w:p>
  </w:footnote>
  <w:footnote w:type="continuationSeparator" w:id="0">
    <w:p w:rsidR="00F46616" w:rsidRDefault="00F46616" w:rsidP="009B227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18460"/>
      <w:docPartObj>
        <w:docPartGallery w:val="Page Numbers (Top of Page)"/>
        <w:docPartUnique/>
      </w:docPartObj>
    </w:sdtPr>
    <w:sdtEndPr/>
    <w:sdtContent>
      <w:p w:rsidR="00B6267D" w:rsidRDefault="00B6267D">
        <w:pPr>
          <w:pStyle w:val="Header"/>
          <w:jc w:val="right"/>
        </w:pPr>
        <w:r>
          <w:fldChar w:fldCharType="begin"/>
        </w:r>
        <w:r>
          <w:instrText xml:space="preserve"> PAGE   \* MERGEFORMAT </w:instrText>
        </w:r>
        <w:r>
          <w:fldChar w:fldCharType="separate"/>
        </w:r>
        <w:r w:rsidR="00B14258">
          <w:rPr>
            <w:noProof/>
          </w:rPr>
          <w:t>25</w:t>
        </w:r>
        <w:r>
          <w:rPr>
            <w:noProof/>
          </w:rPr>
          <w:fldChar w:fldCharType="end"/>
        </w:r>
      </w:p>
    </w:sdtContent>
  </w:sdt>
  <w:p w:rsidR="00B6267D" w:rsidRDefault="00B6267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0A028A"/>
    <w:multiLevelType w:val="hybridMultilevel"/>
    <w:tmpl w:val="4C62B9C0"/>
    <w:lvl w:ilvl="0" w:tplc="C12EB584">
      <w:start w:val="7"/>
      <w:numFmt w:val="bullet"/>
      <w:lvlText w:val="-"/>
      <w:lvlJc w:val="left"/>
      <w:pPr>
        <w:ind w:left="180" w:hanging="360"/>
      </w:pPr>
      <w:rPr>
        <w:rFonts w:ascii="Times New Roman" w:eastAsia="Times New Roman" w:hAnsi="Times New Roman" w:cs="Times New Roman" w:hint="default"/>
      </w:rPr>
    </w:lvl>
    <w:lvl w:ilvl="1" w:tplc="121AAD9A" w:tentative="1">
      <w:start w:val="1"/>
      <w:numFmt w:val="bullet"/>
      <w:lvlText w:val="o"/>
      <w:lvlJc w:val="left"/>
      <w:pPr>
        <w:ind w:left="900" w:hanging="360"/>
      </w:pPr>
      <w:rPr>
        <w:rFonts w:ascii="Courier New" w:hAnsi="Courier New" w:cs="Courier New" w:hint="default"/>
      </w:rPr>
    </w:lvl>
    <w:lvl w:ilvl="2" w:tplc="645CA192" w:tentative="1">
      <w:start w:val="1"/>
      <w:numFmt w:val="bullet"/>
      <w:lvlText w:val=""/>
      <w:lvlJc w:val="left"/>
      <w:pPr>
        <w:ind w:left="1620" w:hanging="360"/>
      </w:pPr>
      <w:rPr>
        <w:rFonts w:ascii="Wingdings" w:hAnsi="Wingdings" w:hint="default"/>
      </w:rPr>
    </w:lvl>
    <w:lvl w:ilvl="3" w:tplc="E3A25456" w:tentative="1">
      <w:start w:val="1"/>
      <w:numFmt w:val="bullet"/>
      <w:lvlText w:val=""/>
      <w:lvlJc w:val="left"/>
      <w:pPr>
        <w:ind w:left="2340" w:hanging="360"/>
      </w:pPr>
      <w:rPr>
        <w:rFonts w:ascii="Symbol" w:hAnsi="Symbol" w:hint="default"/>
      </w:rPr>
    </w:lvl>
    <w:lvl w:ilvl="4" w:tplc="D2721718" w:tentative="1">
      <w:start w:val="1"/>
      <w:numFmt w:val="bullet"/>
      <w:lvlText w:val="o"/>
      <w:lvlJc w:val="left"/>
      <w:pPr>
        <w:ind w:left="3060" w:hanging="360"/>
      </w:pPr>
      <w:rPr>
        <w:rFonts w:ascii="Courier New" w:hAnsi="Courier New" w:cs="Courier New" w:hint="default"/>
      </w:rPr>
    </w:lvl>
    <w:lvl w:ilvl="5" w:tplc="3216E14C" w:tentative="1">
      <w:start w:val="1"/>
      <w:numFmt w:val="bullet"/>
      <w:lvlText w:val=""/>
      <w:lvlJc w:val="left"/>
      <w:pPr>
        <w:ind w:left="3780" w:hanging="360"/>
      </w:pPr>
      <w:rPr>
        <w:rFonts w:ascii="Wingdings" w:hAnsi="Wingdings" w:hint="default"/>
      </w:rPr>
    </w:lvl>
    <w:lvl w:ilvl="6" w:tplc="A8402BB0" w:tentative="1">
      <w:start w:val="1"/>
      <w:numFmt w:val="bullet"/>
      <w:lvlText w:val=""/>
      <w:lvlJc w:val="left"/>
      <w:pPr>
        <w:ind w:left="4500" w:hanging="360"/>
      </w:pPr>
      <w:rPr>
        <w:rFonts w:ascii="Symbol" w:hAnsi="Symbol" w:hint="default"/>
      </w:rPr>
    </w:lvl>
    <w:lvl w:ilvl="7" w:tplc="7E840FAC" w:tentative="1">
      <w:start w:val="1"/>
      <w:numFmt w:val="bullet"/>
      <w:lvlText w:val="o"/>
      <w:lvlJc w:val="left"/>
      <w:pPr>
        <w:ind w:left="5220" w:hanging="360"/>
      </w:pPr>
      <w:rPr>
        <w:rFonts w:ascii="Courier New" w:hAnsi="Courier New" w:cs="Courier New" w:hint="default"/>
      </w:rPr>
    </w:lvl>
    <w:lvl w:ilvl="8" w:tplc="99D65032" w:tentative="1">
      <w:start w:val="1"/>
      <w:numFmt w:val="bullet"/>
      <w:lvlText w:val=""/>
      <w:lvlJc w:val="left"/>
      <w:pPr>
        <w:ind w:left="5940" w:hanging="360"/>
      </w:pPr>
      <w:rPr>
        <w:rFonts w:ascii="Wingdings" w:hAnsi="Wingdings" w:hint="default"/>
      </w:rPr>
    </w:lvl>
  </w:abstractNum>
  <w:abstractNum w:abstractNumId="1">
    <w:nsid w:val="1B9C5B8D"/>
    <w:multiLevelType w:val="hybridMultilevel"/>
    <w:tmpl w:val="4776CD52"/>
    <w:lvl w:ilvl="0" w:tplc="BFEE935C">
      <w:start w:val="1"/>
      <w:numFmt w:val="decimal"/>
      <w:lvlText w:val="%1."/>
      <w:lvlJc w:val="left"/>
      <w:pPr>
        <w:ind w:left="1080" w:hanging="360"/>
      </w:pPr>
      <w:rPr>
        <w:rFonts w:hint="default"/>
      </w:rPr>
    </w:lvl>
    <w:lvl w:ilvl="1" w:tplc="C3E82D22" w:tentative="1">
      <w:start w:val="1"/>
      <w:numFmt w:val="lowerLetter"/>
      <w:lvlText w:val="%2."/>
      <w:lvlJc w:val="left"/>
      <w:pPr>
        <w:ind w:left="1800" w:hanging="360"/>
      </w:pPr>
    </w:lvl>
    <w:lvl w:ilvl="2" w:tplc="C270F8A6" w:tentative="1">
      <w:start w:val="1"/>
      <w:numFmt w:val="lowerRoman"/>
      <w:lvlText w:val="%3."/>
      <w:lvlJc w:val="right"/>
      <w:pPr>
        <w:ind w:left="2520" w:hanging="180"/>
      </w:pPr>
    </w:lvl>
    <w:lvl w:ilvl="3" w:tplc="A34C1174" w:tentative="1">
      <w:start w:val="1"/>
      <w:numFmt w:val="decimal"/>
      <w:lvlText w:val="%4."/>
      <w:lvlJc w:val="left"/>
      <w:pPr>
        <w:ind w:left="3240" w:hanging="360"/>
      </w:pPr>
    </w:lvl>
    <w:lvl w:ilvl="4" w:tplc="0D5CEBB6" w:tentative="1">
      <w:start w:val="1"/>
      <w:numFmt w:val="lowerLetter"/>
      <w:lvlText w:val="%5."/>
      <w:lvlJc w:val="left"/>
      <w:pPr>
        <w:ind w:left="3960" w:hanging="360"/>
      </w:pPr>
    </w:lvl>
    <w:lvl w:ilvl="5" w:tplc="486CE83C" w:tentative="1">
      <w:start w:val="1"/>
      <w:numFmt w:val="lowerRoman"/>
      <w:lvlText w:val="%6."/>
      <w:lvlJc w:val="right"/>
      <w:pPr>
        <w:ind w:left="4680" w:hanging="180"/>
      </w:pPr>
    </w:lvl>
    <w:lvl w:ilvl="6" w:tplc="C71C23B0" w:tentative="1">
      <w:start w:val="1"/>
      <w:numFmt w:val="decimal"/>
      <w:lvlText w:val="%7."/>
      <w:lvlJc w:val="left"/>
      <w:pPr>
        <w:ind w:left="5400" w:hanging="360"/>
      </w:pPr>
    </w:lvl>
    <w:lvl w:ilvl="7" w:tplc="9DCAF3B0" w:tentative="1">
      <w:start w:val="1"/>
      <w:numFmt w:val="lowerLetter"/>
      <w:lvlText w:val="%8."/>
      <w:lvlJc w:val="left"/>
      <w:pPr>
        <w:ind w:left="6120" w:hanging="360"/>
      </w:pPr>
    </w:lvl>
    <w:lvl w:ilvl="8" w:tplc="6ADACB44" w:tentative="1">
      <w:start w:val="1"/>
      <w:numFmt w:val="lowerRoman"/>
      <w:lvlText w:val="%9."/>
      <w:lvlJc w:val="right"/>
      <w:pPr>
        <w:ind w:left="6840" w:hanging="180"/>
      </w:pPr>
    </w:lvl>
  </w:abstractNum>
  <w:abstractNum w:abstractNumId="2">
    <w:nsid w:val="24F86E50"/>
    <w:multiLevelType w:val="hybridMultilevel"/>
    <w:tmpl w:val="32A09702"/>
    <w:lvl w:ilvl="0" w:tplc="564AE3E6">
      <w:start w:val="1"/>
      <w:numFmt w:val="decimal"/>
      <w:lvlText w:val="%1."/>
      <w:lvlJc w:val="left"/>
      <w:pPr>
        <w:ind w:left="1080" w:hanging="360"/>
      </w:pPr>
      <w:rPr>
        <w:rFonts w:hint="default"/>
      </w:rPr>
    </w:lvl>
    <w:lvl w:ilvl="1" w:tplc="9CB443CA" w:tentative="1">
      <w:start w:val="1"/>
      <w:numFmt w:val="lowerLetter"/>
      <w:lvlText w:val="%2."/>
      <w:lvlJc w:val="left"/>
      <w:pPr>
        <w:ind w:left="1800" w:hanging="360"/>
      </w:pPr>
    </w:lvl>
    <w:lvl w:ilvl="2" w:tplc="323CA494" w:tentative="1">
      <w:start w:val="1"/>
      <w:numFmt w:val="lowerRoman"/>
      <w:lvlText w:val="%3."/>
      <w:lvlJc w:val="right"/>
      <w:pPr>
        <w:ind w:left="2520" w:hanging="180"/>
      </w:pPr>
    </w:lvl>
    <w:lvl w:ilvl="3" w:tplc="5F603EDC" w:tentative="1">
      <w:start w:val="1"/>
      <w:numFmt w:val="decimal"/>
      <w:lvlText w:val="%4."/>
      <w:lvlJc w:val="left"/>
      <w:pPr>
        <w:ind w:left="3240" w:hanging="360"/>
      </w:pPr>
    </w:lvl>
    <w:lvl w:ilvl="4" w:tplc="0010B578" w:tentative="1">
      <w:start w:val="1"/>
      <w:numFmt w:val="lowerLetter"/>
      <w:lvlText w:val="%5."/>
      <w:lvlJc w:val="left"/>
      <w:pPr>
        <w:ind w:left="3960" w:hanging="360"/>
      </w:pPr>
    </w:lvl>
    <w:lvl w:ilvl="5" w:tplc="69A4380C" w:tentative="1">
      <w:start w:val="1"/>
      <w:numFmt w:val="lowerRoman"/>
      <w:lvlText w:val="%6."/>
      <w:lvlJc w:val="right"/>
      <w:pPr>
        <w:ind w:left="4680" w:hanging="180"/>
      </w:pPr>
    </w:lvl>
    <w:lvl w:ilvl="6" w:tplc="AFC25802" w:tentative="1">
      <w:start w:val="1"/>
      <w:numFmt w:val="decimal"/>
      <w:lvlText w:val="%7."/>
      <w:lvlJc w:val="left"/>
      <w:pPr>
        <w:ind w:left="5400" w:hanging="360"/>
      </w:pPr>
    </w:lvl>
    <w:lvl w:ilvl="7" w:tplc="B60A1534" w:tentative="1">
      <w:start w:val="1"/>
      <w:numFmt w:val="lowerLetter"/>
      <w:lvlText w:val="%8."/>
      <w:lvlJc w:val="left"/>
      <w:pPr>
        <w:ind w:left="6120" w:hanging="360"/>
      </w:pPr>
    </w:lvl>
    <w:lvl w:ilvl="8" w:tplc="EA9AB692" w:tentative="1">
      <w:start w:val="1"/>
      <w:numFmt w:val="lowerRoman"/>
      <w:lvlText w:val="%9."/>
      <w:lvlJc w:val="right"/>
      <w:pPr>
        <w:ind w:left="6840" w:hanging="180"/>
      </w:pPr>
    </w:lvl>
  </w:abstractNum>
  <w:abstractNum w:abstractNumId="3">
    <w:nsid w:val="26251F5C"/>
    <w:multiLevelType w:val="hybridMultilevel"/>
    <w:tmpl w:val="CE7036A4"/>
    <w:lvl w:ilvl="0" w:tplc="E4D2D436">
      <w:start w:val="1"/>
      <w:numFmt w:val="upperLetter"/>
      <w:lvlText w:val="%1."/>
      <w:lvlJc w:val="left"/>
      <w:pPr>
        <w:ind w:left="720" w:hanging="360"/>
      </w:pPr>
      <w:rPr>
        <w:rFonts w:hint="default"/>
      </w:rPr>
    </w:lvl>
    <w:lvl w:ilvl="1" w:tplc="CB9CC0EE" w:tentative="1">
      <w:start w:val="1"/>
      <w:numFmt w:val="lowerLetter"/>
      <w:lvlText w:val="%2."/>
      <w:lvlJc w:val="left"/>
      <w:pPr>
        <w:ind w:left="1440" w:hanging="360"/>
      </w:pPr>
    </w:lvl>
    <w:lvl w:ilvl="2" w:tplc="FE687B5C" w:tentative="1">
      <w:start w:val="1"/>
      <w:numFmt w:val="lowerRoman"/>
      <w:lvlText w:val="%3."/>
      <w:lvlJc w:val="right"/>
      <w:pPr>
        <w:ind w:left="2160" w:hanging="180"/>
      </w:pPr>
    </w:lvl>
    <w:lvl w:ilvl="3" w:tplc="14E2A6A2" w:tentative="1">
      <w:start w:val="1"/>
      <w:numFmt w:val="decimal"/>
      <w:lvlText w:val="%4."/>
      <w:lvlJc w:val="left"/>
      <w:pPr>
        <w:ind w:left="2880" w:hanging="360"/>
      </w:pPr>
    </w:lvl>
    <w:lvl w:ilvl="4" w:tplc="331E9280" w:tentative="1">
      <w:start w:val="1"/>
      <w:numFmt w:val="lowerLetter"/>
      <w:lvlText w:val="%5."/>
      <w:lvlJc w:val="left"/>
      <w:pPr>
        <w:ind w:left="3600" w:hanging="360"/>
      </w:pPr>
    </w:lvl>
    <w:lvl w:ilvl="5" w:tplc="CC4C0EB2" w:tentative="1">
      <w:start w:val="1"/>
      <w:numFmt w:val="lowerRoman"/>
      <w:lvlText w:val="%6."/>
      <w:lvlJc w:val="right"/>
      <w:pPr>
        <w:ind w:left="4320" w:hanging="180"/>
      </w:pPr>
    </w:lvl>
    <w:lvl w:ilvl="6" w:tplc="323EEC74" w:tentative="1">
      <w:start w:val="1"/>
      <w:numFmt w:val="decimal"/>
      <w:lvlText w:val="%7."/>
      <w:lvlJc w:val="left"/>
      <w:pPr>
        <w:ind w:left="5040" w:hanging="360"/>
      </w:pPr>
    </w:lvl>
    <w:lvl w:ilvl="7" w:tplc="D94AA8DE" w:tentative="1">
      <w:start w:val="1"/>
      <w:numFmt w:val="lowerLetter"/>
      <w:lvlText w:val="%8."/>
      <w:lvlJc w:val="left"/>
      <w:pPr>
        <w:ind w:left="5760" w:hanging="360"/>
      </w:pPr>
    </w:lvl>
    <w:lvl w:ilvl="8" w:tplc="EC82B448" w:tentative="1">
      <w:start w:val="1"/>
      <w:numFmt w:val="lowerRoman"/>
      <w:lvlText w:val="%9."/>
      <w:lvlJc w:val="right"/>
      <w:pPr>
        <w:ind w:left="6480" w:hanging="180"/>
      </w:pPr>
    </w:lvl>
  </w:abstractNum>
  <w:abstractNum w:abstractNumId="4">
    <w:nsid w:val="48E5458F"/>
    <w:multiLevelType w:val="hybridMultilevel"/>
    <w:tmpl w:val="47BA359A"/>
    <w:lvl w:ilvl="0" w:tplc="94CE4A80">
      <w:start w:val="1"/>
      <w:numFmt w:val="decimal"/>
      <w:lvlText w:val="%1."/>
      <w:lvlJc w:val="left"/>
      <w:pPr>
        <w:ind w:left="360" w:hanging="360"/>
      </w:pPr>
      <w:rPr>
        <w:rFonts w:hint="default"/>
      </w:rPr>
    </w:lvl>
    <w:lvl w:ilvl="1" w:tplc="99CCB112" w:tentative="1">
      <w:start w:val="1"/>
      <w:numFmt w:val="lowerLetter"/>
      <w:lvlText w:val="%2."/>
      <w:lvlJc w:val="left"/>
      <w:pPr>
        <w:ind w:left="1080" w:hanging="360"/>
      </w:pPr>
    </w:lvl>
    <w:lvl w:ilvl="2" w:tplc="809C443C" w:tentative="1">
      <w:start w:val="1"/>
      <w:numFmt w:val="lowerRoman"/>
      <w:lvlText w:val="%3."/>
      <w:lvlJc w:val="right"/>
      <w:pPr>
        <w:ind w:left="1800" w:hanging="180"/>
      </w:pPr>
    </w:lvl>
    <w:lvl w:ilvl="3" w:tplc="39886FC6" w:tentative="1">
      <w:start w:val="1"/>
      <w:numFmt w:val="decimal"/>
      <w:lvlText w:val="%4."/>
      <w:lvlJc w:val="left"/>
      <w:pPr>
        <w:ind w:left="2520" w:hanging="360"/>
      </w:pPr>
    </w:lvl>
    <w:lvl w:ilvl="4" w:tplc="700E56D0" w:tentative="1">
      <w:start w:val="1"/>
      <w:numFmt w:val="lowerLetter"/>
      <w:lvlText w:val="%5."/>
      <w:lvlJc w:val="left"/>
      <w:pPr>
        <w:ind w:left="3240" w:hanging="360"/>
      </w:pPr>
    </w:lvl>
    <w:lvl w:ilvl="5" w:tplc="BC34966E" w:tentative="1">
      <w:start w:val="1"/>
      <w:numFmt w:val="lowerRoman"/>
      <w:lvlText w:val="%6."/>
      <w:lvlJc w:val="right"/>
      <w:pPr>
        <w:ind w:left="3960" w:hanging="180"/>
      </w:pPr>
    </w:lvl>
    <w:lvl w:ilvl="6" w:tplc="91DC5274" w:tentative="1">
      <w:start w:val="1"/>
      <w:numFmt w:val="decimal"/>
      <w:lvlText w:val="%7."/>
      <w:lvlJc w:val="left"/>
      <w:pPr>
        <w:ind w:left="4680" w:hanging="360"/>
      </w:pPr>
    </w:lvl>
    <w:lvl w:ilvl="7" w:tplc="B22A66C6" w:tentative="1">
      <w:start w:val="1"/>
      <w:numFmt w:val="lowerLetter"/>
      <w:lvlText w:val="%8."/>
      <w:lvlJc w:val="left"/>
      <w:pPr>
        <w:ind w:left="5400" w:hanging="360"/>
      </w:pPr>
    </w:lvl>
    <w:lvl w:ilvl="8" w:tplc="4D90DB88" w:tentative="1">
      <w:start w:val="1"/>
      <w:numFmt w:val="lowerRoman"/>
      <w:lvlText w:val="%9."/>
      <w:lvlJc w:val="right"/>
      <w:pPr>
        <w:ind w:left="6120" w:hanging="180"/>
      </w:pPr>
    </w:lvl>
  </w:abstractNum>
  <w:abstractNum w:abstractNumId="5">
    <w:nsid w:val="49917E04"/>
    <w:multiLevelType w:val="hybridMultilevel"/>
    <w:tmpl w:val="4CD856E0"/>
    <w:lvl w:ilvl="0" w:tplc="CF4A06F4">
      <w:start w:val="1"/>
      <w:numFmt w:val="decimal"/>
      <w:lvlText w:val="%1."/>
      <w:lvlJc w:val="left"/>
      <w:pPr>
        <w:ind w:left="1080" w:hanging="360"/>
      </w:pPr>
      <w:rPr>
        <w:rFonts w:hint="default"/>
      </w:rPr>
    </w:lvl>
    <w:lvl w:ilvl="1" w:tplc="2E861556" w:tentative="1">
      <w:start w:val="1"/>
      <w:numFmt w:val="lowerLetter"/>
      <w:lvlText w:val="%2."/>
      <w:lvlJc w:val="left"/>
      <w:pPr>
        <w:ind w:left="1800" w:hanging="360"/>
      </w:pPr>
    </w:lvl>
    <w:lvl w:ilvl="2" w:tplc="E59C3E5C" w:tentative="1">
      <w:start w:val="1"/>
      <w:numFmt w:val="lowerRoman"/>
      <w:lvlText w:val="%3."/>
      <w:lvlJc w:val="right"/>
      <w:pPr>
        <w:ind w:left="2520" w:hanging="180"/>
      </w:pPr>
    </w:lvl>
    <w:lvl w:ilvl="3" w:tplc="D2DAB0D4" w:tentative="1">
      <w:start w:val="1"/>
      <w:numFmt w:val="decimal"/>
      <w:lvlText w:val="%4."/>
      <w:lvlJc w:val="left"/>
      <w:pPr>
        <w:ind w:left="3240" w:hanging="360"/>
      </w:pPr>
    </w:lvl>
    <w:lvl w:ilvl="4" w:tplc="348EB7E6" w:tentative="1">
      <w:start w:val="1"/>
      <w:numFmt w:val="lowerLetter"/>
      <w:lvlText w:val="%5."/>
      <w:lvlJc w:val="left"/>
      <w:pPr>
        <w:ind w:left="3960" w:hanging="360"/>
      </w:pPr>
    </w:lvl>
    <w:lvl w:ilvl="5" w:tplc="8DBA7D26" w:tentative="1">
      <w:start w:val="1"/>
      <w:numFmt w:val="lowerRoman"/>
      <w:lvlText w:val="%6."/>
      <w:lvlJc w:val="right"/>
      <w:pPr>
        <w:ind w:left="4680" w:hanging="180"/>
      </w:pPr>
    </w:lvl>
    <w:lvl w:ilvl="6" w:tplc="A68254F2" w:tentative="1">
      <w:start w:val="1"/>
      <w:numFmt w:val="decimal"/>
      <w:lvlText w:val="%7."/>
      <w:lvlJc w:val="left"/>
      <w:pPr>
        <w:ind w:left="5400" w:hanging="360"/>
      </w:pPr>
    </w:lvl>
    <w:lvl w:ilvl="7" w:tplc="2102BABE" w:tentative="1">
      <w:start w:val="1"/>
      <w:numFmt w:val="lowerLetter"/>
      <w:lvlText w:val="%8."/>
      <w:lvlJc w:val="left"/>
      <w:pPr>
        <w:ind w:left="6120" w:hanging="360"/>
      </w:pPr>
    </w:lvl>
    <w:lvl w:ilvl="8" w:tplc="7ED676DC" w:tentative="1">
      <w:start w:val="1"/>
      <w:numFmt w:val="lowerRoman"/>
      <w:lvlText w:val="%9."/>
      <w:lvlJc w:val="right"/>
      <w:pPr>
        <w:ind w:left="6840" w:hanging="180"/>
      </w:pPr>
    </w:lvl>
  </w:abstractNum>
  <w:num w:numId="1">
    <w:abstractNumId w:val="3"/>
  </w:num>
  <w:num w:numId="2">
    <w:abstractNumId w:val="2"/>
  </w:num>
  <w:num w:numId="3">
    <w:abstractNumId w:val="5"/>
  </w:num>
  <w:num w:numId="4">
    <w:abstractNumId w:val="1"/>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05FA"/>
    <w:rsid w:val="00003ACF"/>
    <w:rsid w:val="0001248A"/>
    <w:rsid w:val="000438E3"/>
    <w:rsid w:val="00050BBC"/>
    <w:rsid w:val="00055D81"/>
    <w:rsid w:val="00056D05"/>
    <w:rsid w:val="00067506"/>
    <w:rsid w:val="000812D9"/>
    <w:rsid w:val="00083BE4"/>
    <w:rsid w:val="000E232D"/>
    <w:rsid w:val="000F6803"/>
    <w:rsid w:val="001009B6"/>
    <w:rsid w:val="00110E2F"/>
    <w:rsid w:val="001236D3"/>
    <w:rsid w:val="001442EB"/>
    <w:rsid w:val="001565B6"/>
    <w:rsid w:val="00157503"/>
    <w:rsid w:val="0016527D"/>
    <w:rsid w:val="0017008A"/>
    <w:rsid w:val="00182886"/>
    <w:rsid w:val="001B5D88"/>
    <w:rsid w:val="001D77F3"/>
    <w:rsid w:val="001D7961"/>
    <w:rsid w:val="001F3A96"/>
    <w:rsid w:val="002236BB"/>
    <w:rsid w:val="00224EF6"/>
    <w:rsid w:val="002351CA"/>
    <w:rsid w:val="00245C41"/>
    <w:rsid w:val="00263B4B"/>
    <w:rsid w:val="00283B86"/>
    <w:rsid w:val="002A664B"/>
    <w:rsid w:val="002A7F1D"/>
    <w:rsid w:val="002B11C8"/>
    <w:rsid w:val="002C1B95"/>
    <w:rsid w:val="002C73D2"/>
    <w:rsid w:val="002E5B8B"/>
    <w:rsid w:val="00304149"/>
    <w:rsid w:val="0031015D"/>
    <w:rsid w:val="0033121E"/>
    <w:rsid w:val="00357A0F"/>
    <w:rsid w:val="0036493E"/>
    <w:rsid w:val="003A5BD7"/>
    <w:rsid w:val="003C013B"/>
    <w:rsid w:val="003F1150"/>
    <w:rsid w:val="003F41B3"/>
    <w:rsid w:val="0041450F"/>
    <w:rsid w:val="00442184"/>
    <w:rsid w:val="00447A91"/>
    <w:rsid w:val="00466FB7"/>
    <w:rsid w:val="004B54A0"/>
    <w:rsid w:val="004C1E75"/>
    <w:rsid w:val="004C3A24"/>
    <w:rsid w:val="004D3918"/>
    <w:rsid w:val="004E0EBE"/>
    <w:rsid w:val="004F5D8F"/>
    <w:rsid w:val="0050725F"/>
    <w:rsid w:val="00516C55"/>
    <w:rsid w:val="00527FB7"/>
    <w:rsid w:val="00572CCA"/>
    <w:rsid w:val="005855DB"/>
    <w:rsid w:val="005B2CE3"/>
    <w:rsid w:val="005C60A3"/>
    <w:rsid w:val="005F595F"/>
    <w:rsid w:val="0062153D"/>
    <w:rsid w:val="00644875"/>
    <w:rsid w:val="00662476"/>
    <w:rsid w:val="006726C3"/>
    <w:rsid w:val="00672A51"/>
    <w:rsid w:val="00691000"/>
    <w:rsid w:val="0069229F"/>
    <w:rsid w:val="006B6078"/>
    <w:rsid w:val="006C63F0"/>
    <w:rsid w:val="006F530E"/>
    <w:rsid w:val="00715A1B"/>
    <w:rsid w:val="0071658C"/>
    <w:rsid w:val="00722D8C"/>
    <w:rsid w:val="0072463A"/>
    <w:rsid w:val="00731EEB"/>
    <w:rsid w:val="007604F6"/>
    <w:rsid w:val="0079012D"/>
    <w:rsid w:val="00792258"/>
    <w:rsid w:val="007D1CB1"/>
    <w:rsid w:val="007D306D"/>
    <w:rsid w:val="007F163D"/>
    <w:rsid w:val="008013D3"/>
    <w:rsid w:val="00810B59"/>
    <w:rsid w:val="00813DB2"/>
    <w:rsid w:val="008229A1"/>
    <w:rsid w:val="00830444"/>
    <w:rsid w:val="008354EE"/>
    <w:rsid w:val="00844F4A"/>
    <w:rsid w:val="00845E30"/>
    <w:rsid w:val="00855CB9"/>
    <w:rsid w:val="00873DB7"/>
    <w:rsid w:val="0088456C"/>
    <w:rsid w:val="00890CC9"/>
    <w:rsid w:val="008A7471"/>
    <w:rsid w:val="008B05FA"/>
    <w:rsid w:val="008C2974"/>
    <w:rsid w:val="008D49A3"/>
    <w:rsid w:val="008F02C1"/>
    <w:rsid w:val="00902605"/>
    <w:rsid w:val="009131AB"/>
    <w:rsid w:val="00940D32"/>
    <w:rsid w:val="00971D58"/>
    <w:rsid w:val="009876B8"/>
    <w:rsid w:val="00992931"/>
    <w:rsid w:val="009A0923"/>
    <w:rsid w:val="009A15F6"/>
    <w:rsid w:val="009B2271"/>
    <w:rsid w:val="009B6539"/>
    <w:rsid w:val="009C3979"/>
    <w:rsid w:val="009C68AD"/>
    <w:rsid w:val="009E502F"/>
    <w:rsid w:val="00A13290"/>
    <w:rsid w:val="00A32493"/>
    <w:rsid w:val="00AB0817"/>
    <w:rsid w:val="00AB5DC4"/>
    <w:rsid w:val="00AB716A"/>
    <w:rsid w:val="00AC458F"/>
    <w:rsid w:val="00AD7E94"/>
    <w:rsid w:val="00AF1EAC"/>
    <w:rsid w:val="00AF3AAC"/>
    <w:rsid w:val="00AF6A96"/>
    <w:rsid w:val="00B048F5"/>
    <w:rsid w:val="00B14258"/>
    <w:rsid w:val="00B24D2F"/>
    <w:rsid w:val="00B26955"/>
    <w:rsid w:val="00B278DC"/>
    <w:rsid w:val="00B434F9"/>
    <w:rsid w:val="00B5161E"/>
    <w:rsid w:val="00B6267D"/>
    <w:rsid w:val="00B72133"/>
    <w:rsid w:val="00B85575"/>
    <w:rsid w:val="00BC769F"/>
    <w:rsid w:val="00BF1463"/>
    <w:rsid w:val="00C0198C"/>
    <w:rsid w:val="00C14A51"/>
    <w:rsid w:val="00C17D10"/>
    <w:rsid w:val="00C56CAE"/>
    <w:rsid w:val="00C64612"/>
    <w:rsid w:val="00C72511"/>
    <w:rsid w:val="00C94812"/>
    <w:rsid w:val="00CB4E89"/>
    <w:rsid w:val="00CD4D26"/>
    <w:rsid w:val="00CD72DE"/>
    <w:rsid w:val="00D01053"/>
    <w:rsid w:val="00D15237"/>
    <w:rsid w:val="00D274B4"/>
    <w:rsid w:val="00D324A6"/>
    <w:rsid w:val="00D479D9"/>
    <w:rsid w:val="00D565D6"/>
    <w:rsid w:val="00D61B0B"/>
    <w:rsid w:val="00D763C3"/>
    <w:rsid w:val="00D814F2"/>
    <w:rsid w:val="00D912DA"/>
    <w:rsid w:val="00D97D66"/>
    <w:rsid w:val="00DA0328"/>
    <w:rsid w:val="00DA1DEC"/>
    <w:rsid w:val="00DA4A0B"/>
    <w:rsid w:val="00DB4B74"/>
    <w:rsid w:val="00DC59CC"/>
    <w:rsid w:val="00E0725F"/>
    <w:rsid w:val="00E3062F"/>
    <w:rsid w:val="00E364DC"/>
    <w:rsid w:val="00E579D1"/>
    <w:rsid w:val="00E758C5"/>
    <w:rsid w:val="00E86794"/>
    <w:rsid w:val="00E951FC"/>
    <w:rsid w:val="00EA1186"/>
    <w:rsid w:val="00EA3EFB"/>
    <w:rsid w:val="00EA6835"/>
    <w:rsid w:val="00EA6DB8"/>
    <w:rsid w:val="00EB5D2D"/>
    <w:rsid w:val="00EE3DDF"/>
    <w:rsid w:val="00EF295B"/>
    <w:rsid w:val="00EF474F"/>
    <w:rsid w:val="00F1033D"/>
    <w:rsid w:val="00F31037"/>
    <w:rsid w:val="00F42DA7"/>
    <w:rsid w:val="00F46616"/>
    <w:rsid w:val="00F47636"/>
    <w:rsid w:val="00F526C0"/>
    <w:rsid w:val="00F57DE9"/>
    <w:rsid w:val="00F623EA"/>
    <w:rsid w:val="00F629C9"/>
    <w:rsid w:val="00F86357"/>
    <w:rsid w:val="00F870F5"/>
    <w:rsid w:val="00F935D7"/>
    <w:rsid w:val="00FA3C83"/>
    <w:rsid w:val="00FD2940"/>
    <w:rsid w:val="00FE5F8E"/>
    <w:rsid w:val="00FE6C45"/>
    <w:rsid w:val="00FF4B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6E9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3C6F"/>
    <w:pPr>
      <w:ind w:left="720"/>
      <w:contextualSpacing/>
    </w:pPr>
  </w:style>
  <w:style w:type="table" w:styleId="TableGrid">
    <w:name w:val="Table Grid"/>
    <w:basedOn w:val="TableNormal"/>
    <w:uiPriority w:val="59"/>
    <w:rsid w:val="00716D0E"/>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0434D6"/>
    <w:rPr>
      <w:rFonts w:ascii="Tahoma" w:hAnsi="Tahoma" w:cs="Tahoma"/>
      <w:sz w:val="16"/>
      <w:szCs w:val="16"/>
    </w:rPr>
  </w:style>
  <w:style w:type="character" w:customStyle="1" w:styleId="BalloonTextChar">
    <w:name w:val="Balloon Text Char"/>
    <w:basedOn w:val="DefaultParagraphFont"/>
    <w:link w:val="BalloonText"/>
    <w:uiPriority w:val="99"/>
    <w:semiHidden/>
    <w:rsid w:val="000434D6"/>
    <w:rPr>
      <w:rFonts w:ascii="Tahoma" w:eastAsia="Times New Roman" w:hAnsi="Tahoma" w:cs="Tahoma"/>
      <w:sz w:val="16"/>
      <w:szCs w:val="16"/>
    </w:rPr>
  </w:style>
  <w:style w:type="paragraph" w:customStyle="1" w:styleId="Default">
    <w:name w:val="Default"/>
    <w:rsid w:val="00F20D08"/>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rsid w:val="003F4276"/>
    <w:rPr>
      <w:sz w:val="20"/>
      <w:szCs w:val="20"/>
    </w:rPr>
  </w:style>
  <w:style w:type="character" w:customStyle="1" w:styleId="CommentTextChar">
    <w:name w:val="Comment Text Char"/>
    <w:basedOn w:val="DefaultParagraphFont"/>
    <w:link w:val="CommentText"/>
    <w:uiPriority w:val="99"/>
    <w:semiHidden/>
    <w:rsid w:val="003F4276"/>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9B2271"/>
    <w:pPr>
      <w:tabs>
        <w:tab w:val="center" w:pos="4680"/>
        <w:tab w:val="right" w:pos="9360"/>
      </w:tabs>
    </w:pPr>
  </w:style>
  <w:style w:type="character" w:customStyle="1" w:styleId="HeaderChar">
    <w:name w:val="Header Char"/>
    <w:basedOn w:val="DefaultParagraphFont"/>
    <w:link w:val="Header"/>
    <w:uiPriority w:val="99"/>
    <w:rsid w:val="009B2271"/>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B2271"/>
    <w:pPr>
      <w:tabs>
        <w:tab w:val="center" w:pos="4680"/>
        <w:tab w:val="right" w:pos="9360"/>
      </w:tabs>
    </w:pPr>
  </w:style>
  <w:style w:type="character" w:customStyle="1" w:styleId="FooterChar">
    <w:name w:val="Footer Char"/>
    <w:basedOn w:val="DefaultParagraphFont"/>
    <w:link w:val="Footer"/>
    <w:uiPriority w:val="99"/>
    <w:rsid w:val="009B2271"/>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6E9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3C6F"/>
    <w:pPr>
      <w:ind w:left="720"/>
      <w:contextualSpacing/>
    </w:pPr>
  </w:style>
  <w:style w:type="table" w:styleId="TableGrid">
    <w:name w:val="Table Grid"/>
    <w:basedOn w:val="TableNormal"/>
    <w:uiPriority w:val="59"/>
    <w:rsid w:val="00716D0E"/>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0434D6"/>
    <w:rPr>
      <w:rFonts w:ascii="Tahoma" w:hAnsi="Tahoma" w:cs="Tahoma"/>
      <w:sz w:val="16"/>
      <w:szCs w:val="16"/>
    </w:rPr>
  </w:style>
  <w:style w:type="character" w:customStyle="1" w:styleId="BalloonTextChar">
    <w:name w:val="Balloon Text Char"/>
    <w:basedOn w:val="DefaultParagraphFont"/>
    <w:link w:val="BalloonText"/>
    <w:uiPriority w:val="99"/>
    <w:semiHidden/>
    <w:rsid w:val="000434D6"/>
    <w:rPr>
      <w:rFonts w:ascii="Tahoma" w:eastAsia="Times New Roman" w:hAnsi="Tahoma" w:cs="Tahoma"/>
      <w:sz w:val="16"/>
      <w:szCs w:val="16"/>
    </w:rPr>
  </w:style>
  <w:style w:type="paragraph" w:customStyle="1" w:styleId="Default">
    <w:name w:val="Default"/>
    <w:rsid w:val="00F20D08"/>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rsid w:val="003F4276"/>
    <w:rPr>
      <w:sz w:val="20"/>
      <w:szCs w:val="20"/>
    </w:rPr>
  </w:style>
  <w:style w:type="character" w:customStyle="1" w:styleId="CommentTextChar">
    <w:name w:val="Comment Text Char"/>
    <w:basedOn w:val="DefaultParagraphFont"/>
    <w:link w:val="CommentText"/>
    <w:uiPriority w:val="99"/>
    <w:semiHidden/>
    <w:rsid w:val="003F4276"/>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9B2271"/>
    <w:pPr>
      <w:tabs>
        <w:tab w:val="center" w:pos="4680"/>
        <w:tab w:val="right" w:pos="9360"/>
      </w:tabs>
    </w:pPr>
  </w:style>
  <w:style w:type="character" w:customStyle="1" w:styleId="HeaderChar">
    <w:name w:val="Header Char"/>
    <w:basedOn w:val="DefaultParagraphFont"/>
    <w:link w:val="Header"/>
    <w:uiPriority w:val="99"/>
    <w:rsid w:val="009B2271"/>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B2271"/>
    <w:pPr>
      <w:tabs>
        <w:tab w:val="center" w:pos="4680"/>
        <w:tab w:val="right" w:pos="9360"/>
      </w:tabs>
    </w:pPr>
  </w:style>
  <w:style w:type="character" w:customStyle="1" w:styleId="FooterChar">
    <w:name w:val="Footer Char"/>
    <w:basedOn w:val="DefaultParagraphFont"/>
    <w:link w:val="Footer"/>
    <w:uiPriority w:val="99"/>
    <w:rsid w:val="009B2271"/>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5925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05A35C-ED6A-4BEC-B1E7-44CFDF7343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8927</Words>
  <Characters>50888</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96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rus-X</dc:creator>
  <cp:lastModifiedBy>Admin</cp:lastModifiedBy>
  <cp:revision>2</cp:revision>
  <dcterms:created xsi:type="dcterms:W3CDTF">2020-04-09T02:00:00Z</dcterms:created>
  <dcterms:modified xsi:type="dcterms:W3CDTF">2020-04-09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84ae4-fb1c-32f7-8efe-5839e7237dc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